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F13E49">
        <w:rPr>
          <w:highlight w:val="green"/>
          <w:lang w:val="es-ES"/>
        </w:rPr>
        <w:t>Resumen Ejecutivo</w:t>
      </w:r>
    </w:p>
    <w:p w14:paraId="5822172B" w14:textId="77777777" w:rsidR="00B70BC7" w:rsidRDefault="00B70BC7" w:rsidP="005F0C3A">
      <w:pPr>
        <w:jc w:val="both"/>
        <w:rPr>
          <w:b/>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Pr="00F13E49" w:rsidRDefault="004E5147" w:rsidP="005F0C3A">
      <w:pPr>
        <w:pStyle w:val="Prrafodelista"/>
        <w:numPr>
          <w:ilvl w:val="2"/>
          <w:numId w:val="1"/>
        </w:numPr>
        <w:jc w:val="both"/>
        <w:rPr>
          <w:highlight w:val="green"/>
          <w:lang w:val="es-ES"/>
        </w:rPr>
      </w:pPr>
      <w:r w:rsidRPr="00F13E49">
        <w:rPr>
          <w:highlight w:val="green"/>
          <w:lang w:val="es-ES"/>
        </w:rPr>
        <w:t>Descripción e Importancia</w:t>
      </w:r>
    </w:p>
    <w:p w14:paraId="4C0BDD85" w14:textId="77777777" w:rsidR="004777AE" w:rsidRDefault="004777AE" w:rsidP="005F0C3A">
      <w:pPr>
        <w:jc w:val="both"/>
        <w:rPr>
          <w:highlight w:val="green"/>
          <w:lang w:val="es-ES"/>
        </w:rPr>
      </w:pPr>
    </w:p>
    <w:p w14:paraId="7235FE9D" w14:textId="54A18FE2"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8A5E66"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8A5E66" w:rsidRPr="00DE0AFC">
        <w:rPr>
          <w:lang w:val="es-ES"/>
        </w:rPr>
        <w:fldChar w:fldCharType="separate"/>
      </w:r>
      <w:r w:rsidR="008A5E66" w:rsidRPr="00DE0AFC">
        <w:rPr>
          <w:noProof/>
          <w:lang w:val="es-ES"/>
        </w:rPr>
        <w:t>(13)</w:t>
      </w:r>
      <w:r w:rsidR="008A5E66" w:rsidRPr="00DE0AFC">
        <w:rPr>
          <w:lang w:val="es-ES"/>
        </w:rPr>
        <w:fldChar w:fldCharType="end"/>
      </w:r>
      <w:r w:rsidR="008A5E66" w:rsidRPr="00DE0AFC">
        <w:rPr>
          <w:lang w:val="es-ES"/>
        </w:rPr>
        <w:t>. Puede ser aplicado a diversos contextos y</w:t>
      </w:r>
      <w:r w:rsidR="00DE0AFC" w:rsidRPr="00DE0AFC">
        <w:rPr>
          <w:lang w:val="es-ES"/>
        </w:rPr>
        <w:t xml:space="preserve"> puede aplicarse en </w:t>
      </w:r>
      <w:r w:rsidR="00DE0AFC"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DE0AFC" w:rsidRPr="00DE0AFC">
        <w:rPr>
          <w:lang w:val="es-ES"/>
        </w:rPr>
        <w:fldChar w:fldCharType="separate"/>
      </w:r>
      <w:r w:rsidR="00DE0AFC" w:rsidRPr="00DE0AFC">
        <w:rPr>
          <w:noProof/>
          <w:lang w:val="es-ES"/>
        </w:rPr>
        <w:t>(14)</w:t>
      </w:r>
      <w:r w:rsidR="00DE0AFC" w:rsidRPr="00DE0AFC">
        <w:rPr>
          <w:lang w:val="es-ES"/>
        </w:rPr>
        <w:fldChar w:fldCharType="end"/>
      </w:r>
      <w:r w:rsidR="00DE0AFC" w:rsidRPr="00DE0AFC">
        <w:rPr>
          <w:lang w:val="es-ES"/>
        </w:rPr>
        <w:t>:</w:t>
      </w:r>
    </w:p>
    <w:p w14:paraId="6D669974" w14:textId="77777777" w:rsidR="00DE0AFC" w:rsidRPr="00DE0AFC" w:rsidRDefault="00DE0AFC" w:rsidP="005F0C3A">
      <w:pPr>
        <w:jc w:val="both"/>
        <w:rPr>
          <w:lang w:val="es-ES"/>
        </w:rPr>
      </w:pPr>
    </w:p>
    <w:p w14:paraId="799BC65B" w14:textId="68BB1911"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35DF7FB4" w14:textId="3C000B37" w:rsidR="00DE0AFC" w:rsidRPr="00DE0AFC" w:rsidRDefault="00DE0AFC" w:rsidP="00DE0AFC">
      <w:pPr>
        <w:pStyle w:val="Prrafodelista"/>
        <w:numPr>
          <w:ilvl w:val="0"/>
          <w:numId w:val="26"/>
        </w:numPr>
        <w:jc w:val="both"/>
        <w:rPr>
          <w:lang w:val="es-ES"/>
        </w:rPr>
      </w:pPr>
      <w:r w:rsidRPr="00DE0AFC">
        <w:rPr>
          <w:lang w:val="es-ES"/>
        </w:rPr>
        <w:t>Diseñar para ciertos usuarios en particular.</w:t>
      </w:r>
    </w:p>
    <w:p w14:paraId="3B2DDC48" w14:textId="2F364413"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6815978E" w14:textId="77777777" w:rsidR="0064637A" w:rsidRDefault="0064637A" w:rsidP="005F0C3A">
      <w:pPr>
        <w:jc w:val="both"/>
        <w:rPr>
          <w:highlight w:val="green"/>
          <w:lang w:val="es-ES"/>
        </w:rPr>
      </w:pPr>
    </w:p>
    <w:p w14:paraId="5885BDB5" w14:textId="58AE5611" w:rsidR="004815DC" w:rsidRDefault="00415C95" w:rsidP="005F0C3A">
      <w:pPr>
        <w:jc w:val="both"/>
        <w:rPr>
          <w:highlight w:val="green"/>
          <w:lang w:val="es-ES"/>
        </w:rPr>
      </w:pPr>
      <w:r>
        <w:rPr>
          <w:highlight w:val="green"/>
          <w:lang w:val="es-ES"/>
        </w:rPr>
        <w:lastRenderedPageBreak/>
        <w:t xml:space="preserve">Lo característico de un diseño centrado en el usuario o humano es que se enfoca tempranamente en </w:t>
      </w:r>
      <w:r w:rsidR="00054688">
        <w:rPr>
          <w:highlight w:val="green"/>
          <w:lang w:val="es-ES"/>
        </w:rPr>
        <w:t>el usuario y sus respectivo</w:t>
      </w:r>
      <w:r>
        <w:rPr>
          <w:highlight w:val="green"/>
          <w:lang w:val="es-ES"/>
        </w:rPr>
        <w:t>s</w:t>
      </w:r>
      <w:r w:rsidR="00054688">
        <w:rPr>
          <w:highlight w:val="green"/>
          <w:lang w:val="es-ES"/>
        </w:rPr>
        <w:t xml:space="preserve"> requerimientos y</w:t>
      </w:r>
      <w:r>
        <w:rPr>
          <w:highlight w:val="green"/>
          <w:lang w:val="es-ES"/>
        </w:rPr>
        <w:t xml:space="preserve"> tareas a través </w:t>
      </w:r>
      <w:r w:rsidR="00054688">
        <w:rPr>
          <w:highlight w:val="green"/>
          <w:lang w:val="es-ES"/>
        </w:rPr>
        <w:t>de contacto directo y su</w:t>
      </w:r>
      <w:r w:rsidR="00BD69AB">
        <w:rPr>
          <w:highlight w:val="green"/>
          <w:lang w:val="es-ES"/>
        </w:rPr>
        <w:t xml:space="preserve"> uso de</w:t>
      </w:r>
      <w:r>
        <w:rPr>
          <w:highlight w:val="green"/>
          <w:lang w:val="es-ES"/>
        </w:rPr>
        <w:t xml:space="preserve"> metodología iterativa </w:t>
      </w:r>
      <w:r w:rsidR="00406D5F">
        <w:rPr>
          <w:highlight w:val="green"/>
          <w:lang w:val="es-ES"/>
        </w:rPr>
        <w:t>en donde los</w:t>
      </w:r>
      <w:r>
        <w:rPr>
          <w:highlight w:val="green"/>
          <w:lang w:val="es-ES"/>
        </w:rPr>
        <w:t xml:space="preserve"> prototipos </w:t>
      </w:r>
      <w:r w:rsidR="00406D5F">
        <w:rPr>
          <w:highlight w:val="green"/>
          <w:lang w:val="es-ES"/>
        </w:rPr>
        <w:t>son probados y refinados</w:t>
      </w:r>
      <w:r w:rsidR="00BD69AB">
        <w:rPr>
          <w:highlight w:val="green"/>
          <w:lang w:val="es-ES"/>
        </w:rPr>
        <w:t xml:space="preserve"> por los mismos usuarios</w:t>
      </w:r>
      <w:r w:rsidR="00054688">
        <w:rPr>
          <w:highlight w:val="green"/>
          <w:lang w:val="es-ES"/>
        </w:rPr>
        <w:t xml:space="preserve"> </w:t>
      </w:r>
      <w:r w:rsidR="00054688">
        <w:rPr>
          <w:highlight w:val="green"/>
          <w:lang w:val="es-ES"/>
        </w:rPr>
        <w:fldChar w:fldCharType="begin" w:fldLock="1"/>
      </w:r>
      <w:r w:rsidR="00054688">
        <w:rPr>
          <w:highlight w:val="gree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 "properties" : { "noteIndex" : 0 }, "schema" : "https://github.com/citation-style-language/schema/raw/master/csl-citation.json" }</w:instrText>
      </w:r>
      <w:r w:rsidR="00054688">
        <w:rPr>
          <w:highlight w:val="green"/>
          <w:lang w:val="es-ES"/>
        </w:rPr>
        <w:fldChar w:fldCharType="separate"/>
      </w:r>
      <w:r w:rsidR="00054688" w:rsidRPr="00054688">
        <w:rPr>
          <w:noProof/>
          <w:highlight w:val="green"/>
          <w:lang w:val="es-ES"/>
        </w:rPr>
        <w:t>(15)</w:t>
      </w:r>
      <w:r w:rsidR="00054688">
        <w:rPr>
          <w:highlight w:val="green"/>
          <w:lang w:val="es-ES"/>
        </w:rPr>
        <w:fldChar w:fldCharType="end"/>
      </w:r>
      <w:r w:rsidR="00054688">
        <w:rPr>
          <w:highlight w:val="green"/>
          <w:lang w:val="es-ES"/>
        </w:rPr>
        <w:t>.</w:t>
      </w:r>
    </w:p>
    <w:p w14:paraId="2993A344" w14:textId="77777777" w:rsidR="00BD69AB" w:rsidRDefault="00BD69AB" w:rsidP="005F0C3A">
      <w:pPr>
        <w:jc w:val="both"/>
        <w:rPr>
          <w:highlight w:val="green"/>
          <w:lang w:val="es-ES"/>
        </w:rPr>
      </w:pPr>
    </w:p>
    <w:p w14:paraId="1FEB21ED" w14:textId="3DA8618E" w:rsidR="00BD69AB" w:rsidRDefault="00BD69AB" w:rsidP="005F0C3A">
      <w:pPr>
        <w:jc w:val="both"/>
        <w:rPr>
          <w:highlight w:val="green"/>
          <w:lang w:val="es-ES"/>
        </w:rPr>
      </w:pPr>
      <w:r>
        <w:rPr>
          <w:highlight w:val="green"/>
          <w:lang w:val="es-ES"/>
        </w:rPr>
        <w:t>Los resultados de un diseño centrado en el usuario se pueden percibir en que un sistema tendrá las siguientes capacidades, lo cual logrará que el sistema sea altamente usable:</w:t>
      </w:r>
    </w:p>
    <w:p w14:paraId="4C5BA290" w14:textId="77777777" w:rsidR="00BD69AB" w:rsidRDefault="00BD69AB" w:rsidP="005F0C3A">
      <w:pPr>
        <w:jc w:val="both"/>
        <w:rPr>
          <w:highlight w:val="green"/>
          <w:lang w:val="es-ES"/>
        </w:rPr>
      </w:pPr>
    </w:p>
    <w:p w14:paraId="0C43C888" w14:textId="074295B3" w:rsidR="00BD69AB" w:rsidRDefault="00BD69AB" w:rsidP="00BD69AB">
      <w:pPr>
        <w:pStyle w:val="Prrafodelista"/>
        <w:numPr>
          <w:ilvl w:val="0"/>
          <w:numId w:val="27"/>
        </w:numPr>
        <w:jc w:val="both"/>
        <w:rPr>
          <w:highlight w:val="green"/>
          <w:lang w:val="es-ES"/>
        </w:rPr>
      </w:pPr>
      <w:r>
        <w:rPr>
          <w:highlight w:val="green"/>
          <w:lang w:val="es-ES"/>
        </w:rPr>
        <w:t>Capacidad de Aprendizaje: La medida en que un sistema informático es fácilmente aprendible por el usuario.</w:t>
      </w:r>
    </w:p>
    <w:p w14:paraId="07781CCF" w14:textId="151C73DD" w:rsidR="00BD69AB" w:rsidRDefault="00BD69AB" w:rsidP="00BD69AB">
      <w:pPr>
        <w:pStyle w:val="Prrafodelista"/>
        <w:numPr>
          <w:ilvl w:val="0"/>
          <w:numId w:val="27"/>
        </w:numPr>
        <w:jc w:val="both"/>
        <w:rPr>
          <w:highlight w:val="green"/>
          <w:lang w:val="es-ES"/>
        </w:rPr>
      </w:pPr>
      <w:r>
        <w:rPr>
          <w:highlight w:val="green"/>
          <w:lang w:val="es-ES"/>
        </w:rPr>
        <w:t>Eficiencia: La medida en que un sistema informático tiene un uso eficiente, permitiendo alta productividad.</w:t>
      </w:r>
    </w:p>
    <w:p w14:paraId="657DB094" w14:textId="6546C7F4" w:rsidR="00BD69AB" w:rsidRDefault="00BD69AB" w:rsidP="00BD69AB">
      <w:pPr>
        <w:pStyle w:val="Prrafodelista"/>
        <w:numPr>
          <w:ilvl w:val="0"/>
          <w:numId w:val="27"/>
        </w:numPr>
        <w:jc w:val="both"/>
        <w:rPr>
          <w:highlight w:val="green"/>
          <w:lang w:val="es-ES"/>
        </w:rPr>
      </w:pPr>
      <w:r>
        <w:rPr>
          <w:highlight w:val="green"/>
          <w:lang w:val="es-ES"/>
        </w:rPr>
        <w:t>Capacidad de Memoria: La medida en que un sistema informático es fácil de recordar, haciendo que el usuario no deba re-aprenderlo en cada uso.</w:t>
      </w:r>
    </w:p>
    <w:p w14:paraId="14A23979" w14:textId="7A06E249" w:rsidR="00BD69AB" w:rsidRDefault="00BD69AB" w:rsidP="00BD69AB">
      <w:pPr>
        <w:pStyle w:val="Prrafodelista"/>
        <w:numPr>
          <w:ilvl w:val="0"/>
          <w:numId w:val="27"/>
        </w:numPr>
        <w:jc w:val="both"/>
        <w:rPr>
          <w:highlight w:val="green"/>
          <w:lang w:val="es-ES"/>
        </w:rPr>
      </w:pPr>
      <w:r>
        <w:rPr>
          <w:highlight w:val="green"/>
          <w:lang w:val="es-ES"/>
        </w:rPr>
        <w:t>Errores: La medida en que un sistema informático tiene pocos tasa de errores y tiene una fácil recuperación de errores producidos por el usuario.</w:t>
      </w:r>
    </w:p>
    <w:p w14:paraId="0AC0EF34" w14:textId="06ACC194" w:rsidR="00BD69AB" w:rsidRDefault="00BD69AB" w:rsidP="00BD69AB">
      <w:pPr>
        <w:pStyle w:val="Prrafodelista"/>
        <w:numPr>
          <w:ilvl w:val="0"/>
          <w:numId w:val="27"/>
        </w:numPr>
        <w:jc w:val="both"/>
        <w:rPr>
          <w:highlight w:val="green"/>
          <w:lang w:val="es-ES"/>
        </w:rPr>
      </w:pPr>
      <w:r>
        <w:rPr>
          <w:highlight w:val="green"/>
          <w:lang w:val="es-ES"/>
        </w:rPr>
        <w:t>Satisfacción: La medida en que un sistema informático es placentero de ser usado.</w:t>
      </w:r>
    </w:p>
    <w:p w14:paraId="1848BD40" w14:textId="77777777" w:rsidR="00BD69AB" w:rsidRDefault="00BD69AB" w:rsidP="00BD69AB">
      <w:pPr>
        <w:jc w:val="both"/>
        <w:rPr>
          <w:highlight w:val="green"/>
          <w:lang w:val="es-ES"/>
        </w:rPr>
      </w:pPr>
    </w:p>
    <w:p w14:paraId="40400701" w14:textId="488761DB" w:rsidR="00BD69AB" w:rsidRDefault="00BD69AB" w:rsidP="00BD69AB">
      <w:pPr>
        <w:jc w:val="both"/>
        <w:rPr>
          <w:highlight w:val="green"/>
          <w:lang w:val="es-ES"/>
        </w:rPr>
      </w:pPr>
      <w:r>
        <w:rPr>
          <w:highlight w:val="green"/>
          <w:lang w:val="es-ES"/>
        </w:rPr>
        <w:t xml:space="preserve"> </w:t>
      </w:r>
      <w:r w:rsidR="005311BC">
        <w:rPr>
          <w:highlight w:val="green"/>
          <w:lang w:val="es-ES"/>
        </w:rPr>
        <w:t>El diseñar un sistema pensando principalmente en las necesidades y metas de la empresa, dejando atrás a los usuarios, puede resultar en sistemas informáticos confusos, no-intuitivos y de poca ayuda para sus usuarios finales.</w:t>
      </w:r>
    </w:p>
    <w:p w14:paraId="0CC1F30A" w14:textId="77777777" w:rsidR="005311BC" w:rsidRDefault="005311BC" w:rsidP="00BD69AB">
      <w:pPr>
        <w:jc w:val="both"/>
        <w:rPr>
          <w:highlight w:val="green"/>
          <w:lang w:val="es-ES"/>
        </w:rPr>
      </w:pPr>
    </w:p>
    <w:p w14:paraId="0795905E" w14:textId="33FB676A" w:rsidR="005311BC" w:rsidRPr="00BD69AB" w:rsidRDefault="005311BC" w:rsidP="00BD69AB">
      <w:pPr>
        <w:jc w:val="both"/>
        <w:rPr>
          <w:highlight w:val="green"/>
          <w:lang w:val="es-ES"/>
        </w:rPr>
      </w:pPr>
      <w:r>
        <w:rPr>
          <w:highlight w:val="green"/>
          <w:lang w:val="es-ES"/>
        </w:rPr>
        <w:t>La importancia del diseño centrado en el usuario radica en que la misión de comunicar la importancia 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Pr>
          <w:highlight w:val="green"/>
          <w:lang w:val="es-ES"/>
        </w:rPr>
        <w:tab/>
      </w:r>
      <w:r w:rsidR="00403AF1">
        <w:rPr>
          <w:highlight w:val="green"/>
          <w:lang w:val="es-ES"/>
        </w:rPr>
        <w:t xml:space="preserve"> falla en cumplir con</w:t>
      </w:r>
      <w:r>
        <w:rPr>
          <w:highlight w:val="green"/>
          <w:lang w:val="es-ES"/>
        </w:rPr>
        <w:t xml:space="preserve"> estos objetivos </w:t>
      </w:r>
      <w:r w:rsidR="00403AF1">
        <w:rPr>
          <w:highlight w:val="green"/>
          <w:lang w:val="es-ES"/>
        </w:rPr>
        <w:t>y desde el punto de vista del usuario, el sistema falla, sin importar que tan buena sea su funcionalidad.</w:t>
      </w:r>
      <w:bookmarkStart w:id="0" w:name="_GoBack"/>
      <w:bookmarkEnd w:id="0"/>
    </w:p>
    <w:p w14:paraId="4FDE537C" w14:textId="77777777" w:rsidR="00415C95" w:rsidRPr="00F13E49" w:rsidRDefault="00415C95" w:rsidP="005F0C3A">
      <w:pPr>
        <w:jc w:val="both"/>
        <w:rPr>
          <w:highlight w:val="green"/>
          <w:lang w:val="es-ES"/>
        </w:rPr>
      </w:pPr>
    </w:p>
    <w:p w14:paraId="7E3E1B31" w14:textId="77777777" w:rsidR="004E5147" w:rsidRPr="00F13E49" w:rsidRDefault="004E5147" w:rsidP="005F0C3A">
      <w:pPr>
        <w:pStyle w:val="Prrafodelista"/>
        <w:numPr>
          <w:ilvl w:val="2"/>
          <w:numId w:val="1"/>
        </w:numPr>
        <w:jc w:val="both"/>
        <w:rPr>
          <w:highlight w:val="green"/>
          <w:lang w:val="es-ES"/>
        </w:rPr>
      </w:pPr>
      <w:r w:rsidRPr="00F13E49">
        <w:rPr>
          <w:highlight w:val="green"/>
          <w:lang w:val="es-ES"/>
        </w:rPr>
        <w:t>Metodologías</w:t>
      </w:r>
    </w:p>
    <w:p w14:paraId="2FA62BE0" w14:textId="77777777" w:rsidR="004777AE" w:rsidRPr="00F13E49" w:rsidRDefault="004777AE" w:rsidP="005F0C3A">
      <w:pPr>
        <w:jc w:val="both"/>
        <w:rPr>
          <w:highlight w:val="green"/>
          <w:lang w:val="es-ES"/>
        </w:rPr>
      </w:pPr>
    </w:p>
    <w:p w14:paraId="14EDFAA2" w14:textId="77777777" w:rsidR="004E5147" w:rsidRPr="00F13E49" w:rsidRDefault="004E5147" w:rsidP="005F0C3A">
      <w:pPr>
        <w:pStyle w:val="Prrafodelista"/>
        <w:numPr>
          <w:ilvl w:val="2"/>
          <w:numId w:val="1"/>
        </w:numPr>
        <w:jc w:val="both"/>
        <w:rPr>
          <w:highlight w:val="green"/>
          <w:lang w:val="es-ES"/>
        </w:rPr>
      </w:pPr>
      <w:r w:rsidRPr="00F13E49">
        <w:rPr>
          <w:highlight w:val="green"/>
          <w:lang w:val="es-ES"/>
        </w:rPr>
        <w:t xml:space="preserve">Casos de Éxito </w:t>
      </w:r>
    </w:p>
    <w:p w14:paraId="08B4CC8E" w14:textId="77777777" w:rsidR="004777AE" w:rsidRPr="004777AE" w:rsidRDefault="004777AE" w:rsidP="005F0C3A">
      <w:pPr>
        <w:jc w:val="both"/>
        <w:rPr>
          <w:lang w:val="es-ES"/>
        </w:rPr>
      </w:pPr>
    </w:p>
    <w:p w14:paraId="1B1823CD" w14:textId="3B1F5530"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054688">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16)", "plainTextFormattedCitation" : "(16)", "previouslyFormattedCitation" : "(15)" }, "properties" : { "noteIndex" : 0 }, "schema" : "https://github.com/citation-style-language/schema/raw/master/csl-citation.json" }</w:instrText>
      </w:r>
      <w:r w:rsidR="00B43145">
        <w:rPr>
          <w:lang w:val="es-ES"/>
        </w:rPr>
        <w:fldChar w:fldCharType="separate"/>
      </w:r>
      <w:r w:rsidR="00054688" w:rsidRPr="00054688">
        <w:rPr>
          <w:noProof/>
          <w:lang w:val="es-ES"/>
        </w:rPr>
        <w:t>(16)</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1" w:author="Cesar Carcamo" w:date="2017-05-10T09:13:00Z"/>
          <w:lang w:val="es-ES"/>
        </w:rPr>
      </w:pPr>
      <w:r>
        <w:rPr>
          <w:lang w:val="es-ES"/>
        </w:rPr>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w:t>
      </w:r>
      <w:del w:id="2" w:author="Cesar Carcamo" w:date="2017-05-10T09:13:00Z">
        <w:r w:rsidDel="009B40AE">
          <w:rPr>
            <w:lang w:val="es-ES"/>
          </w:rPr>
          <w:delText>o</w:delText>
        </w:r>
      </w:del>
      <w:ins w:id="3"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lastRenderedPageBreak/>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4"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5"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6"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7" w:author="Cesar Carcamo" w:date="2017-05-10T09:15:00Z">
        <w:r w:rsidR="002F0CC8">
          <w:rPr>
            <w:lang w:val="es-ES"/>
          </w:rPr>
          <w:t>en</w:t>
        </w:r>
      </w:ins>
      <w:r w:rsidR="00EB78DC">
        <w:rPr>
          <w:lang w:val="es-ES"/>
        </w:rPr>
        <w:t xml:space="preserve"> privada</w:t>
      </w:r>
      <w:ins w:id="8"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9" w:author="Cesar Carcamo" w:date="2017-05-10T09:15:00Z">
        <w:r w:rsidR="00D473EB">
          <w:rPr>
            <w:lang w:val="es-ES"/>
          </w:rPr>
          <w:t xml:space="preserve">públicas </w:t>
        </w:r>
      </w:ins>
      <w:del w:id="10" w:author="Cesar Carcamo" w:date="2017-05-10T09:19:00Z">
        <w:r w:rsidR="00EB78DC" w:rsidDel="00455164">
          <w:rPr>
            <w:lang w:val="es-ES"/>
          </w:rPr>
          <w:delText xml:space="preserve">el </w:delText>
        </w:r>
      </w:del>
      <w:ins w:id="11" w:author="Cesar Carcamo" w:date="2017-05-10T09:19:00Z">
        <w:r w:rsidR="00455164">
          <w:rPr>
            <w:lang w:val="es-ES"/>
          </w:rPr>
          <w:t>(</w:t>
        </w:r>
      </w:ins>
      <w:r w:rsidR="00EB78DC">
        <w:rPr>
          <w:lang w:val="es-ES"/>
        </w:rPr>
        <w:t>43.10</w:t>
      </w:r>
      <w:r>
        <w:rPr>
          <w:lang w:val="es-ES"/>
        </w:rPr>
        <w:t>%</w:t>
      </w:r>
      <w:ins w:id="12" w:author="Cesar Carcamo" w:date="2017-05-10T09:19:00Z">
        <w:r w:rsidR="00455164">
          <w:rPr>
            <w:lang w:val="es-ES"/>
          </w:rPr>
          <w:t>)</w:t>
        </w:r>
      </w:ins>
      <w:del w:id="13" w:author="Cesar Carcamo" w:date="2017-05-10T09:19:00Z">
        <w:r w:rsidDel="00455164">
          <w:rPr>
            <w:lang w:val="es-ES"/>
          </w:rPr>
          <w:delText xml:space="preserve"> son de índole pública</w:delText>
        </w:r>
      </w:del>
      <w:del w:id="14"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5" w:author="Cesar Carcamo" w:date="2017-05-10T09:19:00Z"/>
          <w:lang w:val="es-ES"/>
        </w:rPr>
      </w:pPr>
    </w:p>
    <w:p w14:paraId="2DAF2A60" w14:textId="77777777" w:rsidR="00690691" w:rsidDel="00455164" w:rsidRDefault="00EB78DC" w:rsidP="005F0C3A">
      <w:pPr>
        <w:spacing w:line="276" w:lineRule="auto"/>
        <w:jc w:val="both"/>
        <w:rPr>
          <w:del w:id="16" w:author="Cesar Carcamo" w:date="2017-05-10T09:19:00Z"/>
          <w:lang w:val="es-ES"/>
        </w:rPr>
      </w:pPr>
      <w:del w:id="17"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8" w:author="Cesar Carcamo" w:date="2017-05-10T09:19:00Z"/>
          <w:lang w:val="es-ES"/>
        </w:rPr>
      </w:pPr>
    </w:p>
    <w:p w14:paraId="05B5A1B3" w14:textId="3A41F1B2" w:rsidR="00690691" w:rsidRPr="007B7B83" w:rsidRDefault="00690691" w:rsidP="005F0C3A">
      <w:pPr>
        <w:spacing w:line="276" w:lineRule="auto"/>
        <w:jc w:val="both"/>
        <w:rPr>
          <w:sz w:val="20"/>
          <w:lang w:val="es-ES"/>
        </w:rPr>
      </w:pPr>
      <w:del w:id="19"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05468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6)" }, "properties" : { "noteIndex" : 0 }, "schema" : "https://github.com/citation-style-language/schema/raw/master/csl-citation.json" }</w:instrText>
      </w:r>
      <w:r w:rsidR="00B43145">
        <w:rPr>
          <w:sz w:val="20"/>
          <w:lang w:val="es-ES"/>
        </w:rPr>
        <w:fldChar w:fldCharType="separate"/>
      </w:r>
      <w:r w:rsidR="00054688" w:rsidRPr="00054688">
        <w:rPr>
          <w:noProof/>
          <w:sz w:val="20"/>
          <w:lang w:val="es-ES"/>
        </w:rPr>
        <w:t>(17)</w:t>
      </w:r>
      <w:r w:rsidR="00B43145">
        <w:rPr>
          <w:sz w:val="20"/>
          <w:lang w:val="es-ES"/>
        </w:rPr>
        <w:fldChar w:fldCharType="end"/>
      </w:r>
      <w:ins w:id="20"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1" w:author="Cesar Carcamo" w:date="2017-05-10T09:20:00Z">
        <w:r w:rsidR="0025636A">
          <w:rPr>
            <w:lang w:val="es-ES"/>
          </w:rPr>
          <w:t>a</w:t>
        </w:r>
      </w:ins>
      <w:del w:id="22"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3"/>
      <w:r>
        <w:rPr>
          <w:lang w:val="es-ES"/>
        </w:rPr>
        <w:t>un reclamo y pase a ser una queja</w:t>
      </w:r>
      <w:commentRangeEnd w:id="23"/>
      <w:r w:rsidR="002E5BE7">
        <w:rPr>
          <w:rStyle w:val="Refdecomentario"/>
        </w:rPr>
        <w:commentReference w:id="23"/>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4" w:author="Cesar Carcamo" w:date="2017-05-10T09:26:00Z">
        <w:r w:rsidR="00060178" w:rsidDel="002E5BE7">
          <w:rPr>
            <w:lang w:val="es-ES"/>
          </w:rPr>
          <w:delText>lo cual hace que la cantidad</w:delText>
        </w:r>
      </w:del>
      <w:ins w:id="25" w:author="Cesar Carcamo" w:date="2017-05-10T09:26:00Z">
        <w:r w:rsidR="002E5BE7">
          <w:rPr>
            <w:lang w:val="es-ES"/>
          </w:rPr>
          <w:t>resultando en un incrementeo</w:t>
        </w:r>
      </w:ins>
      <w:r w:rsidR="00060178">
        <w:rPr>
          <w:lang w:val="es-ES"/>
        </w:rPr>
        <w:t xml:space="preserve"> de </w:t>
      </w:r>
      <w:ins w:id="26" w:author="Cesar Carcamo" w:date="2017-05-10T09:26:00Z">
        <w:r w:rsidR="002E5BE7">
          <w:rPr>
            <w:lang w:val="es-ES"/>
          </w:rPr>
          <w:t xml:space="preserve">las </w:t>
        </w:r>
      </w:ins>
      <w:r w:rsidR="00060178">
        <w:rPr>
          <w:lang w:val="es-ES"/>
        </w:rPr>
        <w:t>quejas ante SUSALUD</w:t>
      </w:r>
      <w:del w:id="27"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8" w:author="Cesar Carcamo" w:date="2017-05-10T09:27:00Z">
        <w:r w:rsidDel="00111317">
          <w:rPr>
            <w:lang w:val="es-ES"/>
          </w:rPr>
          <w:delText>a</w:delText>
        </w:r>
      </w:del>
      <w:ins w:id="29"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3CE89FB7"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0005468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6)" }, "properties" : { "noteIndex" : 0 }, "schema" : "https://github.com/citation-style-language/schema/raw/master/csl-citation.json" }</w:instrText>
      </w:r>
      <w:r w:rsidR="00B43145" w:rsidRPr="008776E8">
        <w:rPr>
          <w:sz w:val="20"/>
          <w:lang w:val="es-ES"/>
        </w:rPr>
        <w:fldChar w:fldCharType="separate"/>
      </w:r>
      <w:r w:rsidR="00054688" w:rsidRPr="00054688">
        <w:rPr>
          <w:noProof/>
          <w:sz w:val="20"/>
          <w:lang w:val="es-ES"/>
        </w:rPr>
        <w:t>(17)</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26BAB368"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054688">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18)", "plainTextFormattedCitation" : "(18)", "previouslyFormattedCitation" : "(17)" }, "properties" : { "noteIndex" : 0 }, "schema" : "https://github.com/citation-style-language/schema/raw/master/csl-citation.json" }</w:instrText>
      </w:r>
      <w:r w:rsidR="00B43145">
        <w:rPr>
          <w:lang w:val="es-ES"/>
        </w:rPr>
        <w:fldChar w:fldCharType="separate"/>
      </w:r>
      <w:r w:rsidR="00054688" w:rsidRPr="00054688">
        <w:rPr>
          <w:noProof/>
          <w:lang w:val="es-ES"/>
        </w:rPr>
        <w:t>(18)</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054688">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19)", "plainTextFormattedCitation" : "(19)", "previouslyFormattedCitation" : "(18)" }, "properties" : { "noteIndex" : 0 }, "schema" : "https://github.com/citation-style-language/schema/raw/master/csl-citation.json" }</w:instrText>
      </w:r>
      <w:r w:rsidR="00B43145">
        <w:rPr>
          <w:lang w:val="es-ES"/>
        </w:rPr>
        <w:fldChar w:fldCharType="separate"/>
      </w:r>
      <w:r w:rsidR="00054688" w:rsidRPr="00054688">
        <w:rPr>
          <w:noProof/>
          <w:lang w:val="es-ES"/>
        </w:rPr>
        <w:t>(19)</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054688">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0)", "plainTextFormattedCitation" : "(20)", "previouslyFormattedCitation" : "(19)" }, "properties" : { "noteIndex" : 0 }, "schema" : "https://github.com/citation-style-language/schema/raw/master/csl-citation.json" }</w:instrText>
      </w:r>
      <w:r w:rsidR="00B43145">
        <w:rPr>
          <w:lang w:val="es-ES"/>
        </w:rPr>
        <w:fldChar w:fldCharType="separate"/>
      </w:r>
      <w:r w:rsidR="00054688" w:rsidRPr="00054688">
        <w:rPr>
          <w:noProof/>
          <w:lang w:val="es-ES"/>
        </w:rPr>
        <w:t>(20)</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30" w:author="Cesar Carcamo" w:date="2017-05-10T09:29:00Z">
        <w:r w:rsidDel="00F266B6">
          <w:rPr>
            <w:lang w:val="es-ES"/>
          </w:rPr>
          <w:delText>u</w:delText>
        </w:r>
      </w:del>
      <w:ins w:id="31" w:author="Cesar Carcamo" w:date="2017-05-10T09:30:00Z">
        <w:r w:rsidR="00F266B6">
          <w:rPr>
            <w:lang w:val="es-ES"/>
          </w:rPr>
          <w:t>ú</w:t>
        </w:r>
      </w:ins>
      <w:r>
        <w:rPr>
          <w:lang w:val="es-ES"/>
        </w:rPr>
        <w:t>mero de solicitudes de parte de la ciudadanía sobre los servicios y prestaciones dadas por las IPRESS, en el año 2014 hub</w:t>
      </w:r>
      <w:del w:id="32" w:author="Cesar Carcamo" w:date="2017-05-10T09:30:00Z">
        <w:r w:rsidDel="00F266B6">
          <w:rPr>
            <w:lang w:val="es-ES"/>
          </w:rPr>
          <w:delText>ieron</w:delText>
        </w:r>
      </w:del>
      <w:ins w:id="33"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4" w:author="Cesar Carcamo" w:date="2017-05-10T09:30:00Z">
        <w:r w:rsidDel="00BE49CE">
          <w:rPr>
            <w:lang w:val="es-ES"/>
          </w:rPr>
          <w:delText>iero</w:delText>
        </w:r>
      </w:del>
      <w:del w:id="35" w:author="Cesar Carcamo" w:date="2017-05-10T09:31:00Z">
        <w:r w:rsidDel="00BE49CE">
          <w:rPr>
            <w:lang w:val="es-ES"/>
          </w:rPr>
          <w:delText>n</w:delText>
        </w:r>
      </w:del>
      <w:ins w:id="36" w:author="Cesar Carcamo" w:date="2017-05-10T09:31:00Z">
        <w:r w:rsidR="00BE49CE">
          <w:rPr>
            <w:lang w:val="es-ES"/>
          </w:rPr>
          <w:t>o</w:t>
        </w:r>
      </w:ins>
      <w:r>
        <w:rPr>
          <w:lang w:val="es-ES"/>
        </w:rPr>
        <w:t xml:space="preserve"> 62,200 solicitudes en total. En el año 2016 casi se lleg</w:t>
      </w:r>
      <w:del w:id="37" w:author="Cesar Carcamo" w:date="2017-05-10T09:31:00Z">
        <w:r w:rsidDel="00BE49CE">
          <w:rPr>
            <w:lang w:val="es-ES"/>
          </w:rPr>
          <w:delText>o</w:delText>
        </w:r>
      </w:del>
      <w:ins w:id="38"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9" w:author="Cesar Carcamo" w:date="2017-05-10T09:31:00Z">
        <w:r w:rsidDel="00BE49CE">
          <w:rPr>
            <w:lang w:val="es-ES"/>
          </w:rPr>
          <w:delText>o</w:delText>
        </w:r>
      </w:del>
      <w:ins w:id="40" w:author="Cesar Carcamo" w:date="2017-05-10T09:31:00Z">
        <w:r w:rsidR="00BE49CE">
          <w:rPr>
            <w:lang w:val="es-ES"/>
          </w:rPr>
          <w:t>ó</w:t>
        </w:r>
      </w:ins>
      <w:r>
        <w:rPr>
          <w:lang w:val="es-ES"/>
        </w:rPr>
        <w:t>mo es que han ido aumentando el n</w:t>
      </w:r>
      <w:del w:id="41" w:author="Cesar Carcamo" w:date="2017-05-10T09:32:00Z">
        <w:r w:rsidDel="004E6EFA">
          <w:rPr>
            <w:lang w:val="es-ES"/>
          </w:rPr>
          <w:delText>u</w:delText>
        </w:r>
      </w:del>
      <w:ins w:id="42"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3" w:author="Cesar Carcamo" w:date="2017-05-10T09:34:00Z">
          <w:pPr>
            <w:spacing w:line="276" w:lineRule="auto"/>
            <w:jc w:val="both"/>
          </w:pPr>
        </w:pPrChange>
      </w:pPr>
      <w:r>
        <w:rPr>
          <w:noProof/>
          <w:lang w:eastAsia="es-ES_tradnl"/>
        </w:rPr>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26590C23"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05468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7)", "plainTextFormattedCitation" : "(17)", "previouslyFormattedCitation" : "(16)" }, "properties" : { "noteIndex" : 0 }, "schema" : "https://github.com/citation-style-language/schema/raw/master/csl-citation.json" }</w:instrText>
      </w:r>
      <w:r w:rsidR="00B43145" w:rsidRPr="007A694C">
        <w:rPr>
          <w:sz w:val="20"/>
          <w:lang w:val="es-ES"/>
        </w:rPr>
        <w:fldChar w:fldCharType="separate"/>
      </w:r>
      <w:r w:rsidR="00054688" w:rsidRPr="00054688">
        <w:rPr>
          <w:noProof/>
          <w:sz w:val="20"/>
          <w:lang w:val="es-ES"/>
        </w:rPr>
        <w:t>(17)</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4" w:author="Cesar Carcamo" w:date="2017-05-10T09:36:00Z">
        <w:r w:rsidR="002D09A2">
          <w:rPr>
            <w:lang w:val="es-ES"/>
          </w:rPr>
          <w:t xml:space="preserve">por </w:t>
        </w:r>
      </w:ins>
      <w:r w:rsidR="007C592E">
        <w:rPr>
          <w:lang w:val="es-ES"/>
        </w:rPr>
        <w:t xml:space="preserve">cada 1165 asegurados, mientras que en el año 2016, se presento una queja </w:t>
      </w:r>
      <w:ins w:id="45"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6" w:author="Cesar Carcamo" w:date="2017-05-10T09:36:00Z">
        <w:r w:rsidR="004E4F1D" w:rsidDel="00273E86">
          <w:rPr>
            <w:lang w:val="es-ES"/>
          </w:rPr>
          <w:delText>cuales</w:delText>
        </w:r>
      </w:del>
      <w:ins w:id="47"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8" w:author="Cesar Carcamo" w:date="2017-05-10T09:38:00Z">
        <w:r w:rsidR="005177BD">
          <w:rPr>
            <w:lang w:val="es-ES"/>
          </w:rPr>
          <w:t>.</w:t>
        </w:r>
      </w:ins>
      <w:del w:id="49" w:author="Cesar Carcamo" w:date="2017-05-10T09:38:00Z">
        <w:r w:rsidR="00343A03" w:rsidDel="005177BD">
          <w:rPr>
            <w:lang w:val="es-ES"/>
          </w:rPr>
          <w:delText>,</w:delText>
        </w:r>
      </w:del>
      <w:r w:rsidR="00343A03">
        <w:rPr>
          <w:lang w:val="es-ES"/>
        </w:rPr>
        <w:t xml:space="preserve"> </w:t>
      </w:r>
      <w:del w:id="50" w:author="Cesar Carcamo" w:date="2017-05-10T09:38:00Z">
        <w:r w:rsidR="00343A03" w:rsidDel="005177BD">
          <w:rPr>
            <w:lang w:val="es-ES"/>
          </w:rPr>
          <w:delText xml:space="preserve">es </w:delText>
        </w:r>
      </w:del>
      <w:ins w:id="51" w:author="Cesar Carcamo" w:date="2017-05-10T09:38:00Z">
        <w:r w:rsidR="005177BD">
          <w:rPr>
            <w:lang w:val="es-ES"/>
          </w:rPr>
          <w:t xml:space="preserve">Esto significa que </w:t>
        </w:r>
      </w:ins>
      <w:del w:id="52"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3" w:author="Cesar Carcamo" w:date="2017-05-10T09:38:00Z">
        <w:r w:rsidR="00343A03" w:rsidDel="00DB791F">
          <w:rPr>
            <w:lang w:val="es-ES"/>
          </w:rPr>
          <w:delText xml:space="preserve">que </w:delText>
        </w:r>
      </w:del>
      <w:del w:id="54" w:author="Cesar Carcamo" w:date="2017-05-10T09:37:00Z">
        <w:r w:rsidR="00343A03" w:rsidDel="00273E86">
          <w:rPr>
            <w:lang w:val="es-ES"/>
          </w:rPr>
          <w:delText>esta</w:delText>
        </w:r>
      </w:del>
      <w:del w:id="55" w:author="Cesar Carcamo" w:date="2017-05-10T09:38:00Z">
        <w:r w:rsidR="00343A03" w:rsidDel="00DB791F">
          <w:rPr>
            <w:lang w:val="es-ES"/>
          </w:rPr>
          <w:delText xml:space="preserve"> ingresando</w:delText>
        </w:r>
      </w:del>
      <w:ins w:id="56" w:author="Cesar Carcamo" w:date="2017-05-10T09:38:00Z">
        <w:r w:rsidR="00DB791F">
          <w:rPr>
            <w:lang w:val="es-ES"/>
          </w:rPr>
          <w:t>no se ha categorizado</w:t>
        </w:r>
      </w:ins>
      <w:r w:rsidR="00343A03">
        <w:rPr>
          <w:lang w:val="es-ES"/>
        </w:rPr>
        <w:t xml:space="preserve">, </w:t>
      </w:r>
      <w:del w:id="57" w:author="Cesar Carcamo" w:date="2017-05-10T09:39:00Z">
        <w:r w:rsidR="00343A03" w:rsidDel="00DB791F">
          <w:rPr>
            <w:lang w:val="es-ES"/>
          </w:rPr>
          <w:delText xml:space="preserve">es decir, no hay forma de colocar cada queja en un tipo de categoría para </w:delText>
        </w:r>
      </w:del>
      <w:ins w:id="58" w:author="Cesar Carcamo" w:date="2017-05-10T09:39:00Z">
        <w:r w:rsidR="00DB791F">
          <w:rPr>
            <w:lang w:val="es-ES"/>
          </w:rPr>
          <w:t xml:space="preserve">de manera que es imposible </w:t>
        </w:r>
      </w:ins>
      <w:del w:id="59" w:author="Cesar Carcamo" w:date="2017-05-10T09:39:00Z">
        <w:r w:rsidR="00343A03" w:rsidDel="00DB791F">
          <w:rPr>
            <w:lang w:val="es-ES"/>
          </w:rPr>
          <w:delText xml:space="preserve">poder </w:delText>
        </w:r>
      </w:del>
      <w:r w:rsidR="00343A03">
        <w:rPr>
          <w:lang w:val="es-ES"/>
        </w:rPr>
        <w:t>identificar cu</w:t>
      </w:r>
      <w:del w:id="60" w:author="Cesar Carcamo" w:date="2017-05-10T09:39:00Z">
        <w:r w:rsidR="00343A03" w:rsidDel="00DB791F">
          <w:rPr>
            <w:lang w:val="es-ES"/>
          </w:rPr>
          <w:delText>a</w:delText>
        </w:r>
      </w:del>
      <w:ins w:id="61" w:author="Cesar Carcamo" w:date="2017-05-10T09:39:00Z">
        <w:r w:rsidR="00DB791F">
          <w:rPr>
            <w:lang w:val="es-ES"/>
          </w:rPr>
          <w:t>á</w:t>
        </w:r>
      </w:ins>
      <w:r w:rsidR="00343A03">
        <w:rPr>
          <w:lang w:val="es-ES"/>
        </w:rPr>
        <w:t xml:space="preserve">l es el tipo de queja más recurrente, ni </w:t>
      </w:r>
      <w:del w:id="62" w:author="Cesar Carcamo" w:date="2017-05-10T09:37:00Z">
        <w:r w:rsidR="00343A03" w:rsidDel="00273E86">
          <w:rPr>
            <w:lang w:val="es-ES"/>
          </w:rPr>
          <w:delText>cuales</w:delText>
        </w:r>
      </w:del>
      <w:ins w:id="63" w:author="Cesar Carcamo" w:date="2017-05-10T09:37:00Z">
        <w:r w:rsidR="00273E86">
          <w:rPr>
            <w:lang w:val="es-ES"/>
          </w:rPr>
          <w:t>cuáles</w:t>
        </w:r>
      </w:ins>
      <w:r w:rsidR="00343A03">
        <w:rPr>
          <w:lang w:val="es-ES"/>
        </w:rPr>
        <w:t xml:space="preserve"> son los nuevos tipos de quejas que pueden estar ingresando.</w:t>
      </w:r>
      <w:del w:id="64"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5" w:author="Cesar Carcamo" w:date="2017-05-10T09:40:00Z">
        <w:r w:rsidDel="00C72803">
          <w:rPr>
            <w:lang w:val="es-ES"/>
          </w:rPr>
          <w:delText xml:space="preserve">, </w:delText>
        </w:r>
      </w:del>
      <w:ins w:id="66" w:author="Cesar Carcamo" w:date="2017-05-10T09:40:00Z">
        <w:r w:rsidR="00C72803">
          <w:rPr>
            <w:lang w:val="es-ES"/>
          </w:rPr>
          <w:t xml:space="preserve">. </w:t>
        </w:r>
      </w:ins>
      <w:del w:id="67" w:author="Cesar Carcamo" w:date="2017-05-10T09:40:00Z">
        <w:r w:rsidDel="00C72803">
          <w:rPr>
            <w:lang w:val="es-ES"/>
          </w:rPr>
          <w:delText>entonces s</w:delText>
        </w:r>
      </w:del>
      <w:ins w:id="68"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9" w:author="Cesar Carcamo" w:date="2017-05-10T09:40:00Z">
        <w:r w:rsidR="00C72803">
          <w:rPr>
            <w:lang w:val="es-ES"/>
          </w:rPr>
          <w:t>é</w:t>
        </w:r>
      </w:ins>
      <w:del w:id="70" w:author="Cesar Carcamo" w:date="2017-05-10T09:40:00Z">
        <w:r w:rsidR="00E844D8" w:rsidDel="00C72803">
          <w:rPr>
            <w:lang w:val="es-ES"/>
          </w:rPr>
          <w:delText>e</w:delText>
        </w:r>
      </w:del>
      <w:r w:rsidR="00E844D8">
        <w:rPr>
          <w:lang w:val="es-ES"/>
        </w:rPr>
        <w:t xml:space="preserve"> aspectos est</w:t>
      </w:r>
      <w:del w:id="71" w:author="Cesar Carcamo" w:date="2017-05-10T09:40:00Z">
        <w:r w:rsidR="00E844D8" w:rsidDel="00C72803">
          <w:rPr>
            <w:lang w:val="es-ES"/>
          </w:rPr>
          <w:delText>a</w:delText>
        </w:r>
      </w:del>
      <w:ins w:id="72" w:author="Cesar Carcamo" w:date="2017-05-10T09:40:00Z">
        <w:r w:rsidR="00C72803">
          <w:rPr>
            <w:lang w:val="es-ES"/>
          </w:rPr>
          <w:t>án</w:t>
        </w:r>
      </w:ins>
      <w:r w:rsidR="00E844D8">
        <w:rPr>
          <w:lang w:val="es-ES"/>
        </w:rPr>
        <w:t xml:space="preserve"> mejorando y en qu</w:t>
      </w:r>
      <w:ins w:id="73" w:author="Cesar Carcamo" w:date="2017-05-10T09:40:00Z">
        <w:r w:rsidR="00C72803">
          <w:rPr>
            <w:lang w:val="es-ES"/>
          </w:rPr>
          <w:t>é</w:t>
        </w:r>
      </w:ins>
      <w:del w:id="74" w:author="Cesar Carcamo" w:date="2017-05-10T09:40:00Z">
        <w:r w:rsidR="00E844D8" w:rsidDel="00C72803">
          <w:rPr>
            <w:lang w:val="es-ES"/>
          </w:rPr>
          <w:delText>e</w:delText>
        </w:r>
      </w:del>
      <w:r w:rsidR="00E844D8">
        <w:rPr>
          <w:lang w:val="es-ES"/>
        </w:rPr>
        <w:t xml:space="preserve"> aspectos </w:t>
      </w:r>
      <w:del w:id="75" w:author="Cesar Carcamo" w:date="2017-05-10T09:41:00Z">
        <w:r w:rsidR="00E844D8" w:rsidDel="00072535">
          <w:rPr>
            <w:lang w:val="es-ES"/>
          </w:rPr>
          <w:delText xml:space="preserve">necesitan refuerzo </w:delText>
        </w:r>
      </w:del>
      <w:r w:rsidR="00E844D8">
        <w:rPr>
          <w:lang w:val="es-ES"/>
        </w:rPr>
        <w:t>cada IPRESS</w:t>
      </w:r>
      <w:ins w:id="76"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7" w:author="Cesar Carcamo" w:date="2017-05-10T09:43:00Z">
        <w:r w:rsidR="00E844D8" w:rsidDel="006D067F">
          <w:rPr>
            <w:lang w:val="es-ES"/>
          </w:rPr>
          <w:delText>Con u</w:delText>
        </w:r>
      </w:del>
      <w:ins w:id="78" w:author="Cesar Carcamo" w:date="2017-05-10T09:43:00Z">
        <w:r w:rsidR="006D067F">
          <w:rPr>
            <w:lang w:val="es-ES"/>
          </w:rPr>
          <w:t>U</w:t>
        </w:r>
      </w:ins>
      <w:r w:rsidR="00E844D8">
        <w:rPr>
          <w:lang w:val="es-ES"/>
        </w:rPr>
        <w:t xml:space="preserve">n sistema centralizado administrado por SUSALUD, en el cual cada IPRESS </w:t>
      </w:r>
      <w:del w:id="79" w:author="Cesar Carcamo" w:date="2017-05-10T09:43:00Z">
        <w:r w:rsidR="00E844D8" w:rsidDel="006D067F">
          <w:rPr>
            <w:lang w:val="es-ES"/>
          </w:rPr>
          <w:delText>tenga como</w:delText>
        </w:r>
      </w:del>
      <w:ins w:id="80"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1"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2" w:author="Cesar Carcamo" w:date="2017-05-10T09:43:00Z">
        <w:r w:rsidR="00386FBF" w:rsidDel="00723437">
          <w:rPr>
            <w:lang w:val="es-ES"/>
          </w:rPr>
          <w:delText xml:space="preserve">solucionar </w:delText>
        </w:r>
      </w:del>
      <w:ins w:id="83" w:author="Cesar Carcamo" w:date="2017-05-10T09:43:00Z">
        <w:r w:rsidR="00723437">
          <w:rPr>
            <w:lang w:val="es-ES"/>
          </w:rPr>
          <w:t xml:space="preserve">reducir </w:t>
        </w:r>
      </w:ins>
      <w:r w:rsidR="00386FBF">
        <w:rPr>
          <w:lang w:val="es-ES"/>
        </w:rPr>
        <w:t>mucho la carga fiscalizadora de SUSALUD</w:t>
      </w:r>
      <w:ins w:id="84" w:author="Cesar Carcamo" w:date="2017-05-10T09:43:00Z">
        <w:r w:rsidR="00723437">
          <w:rPr>
            <w:lang w:val="es-ES"/>
          </w:rPr>
          <w:t>. Con este sistema</w:t>
        </w:r>
      </w:ins>
      <w:del w:id="85" w:author="Cesar Carcamo" w:date="2017-05-10T09:44:00Z">
        <w:r w:rsidR="00386FBF" w:rsidDel="00723437">
          <w:rPr>
            <w:lang w:val="es-ES"/>
          </w:rPr>
          <w:delText xml:space="preserve"> ya</w:delText>
        </w:r>
      </w:del>
      <w:ins w:id="86" w:author="Cesar Carcamo" w:date="2017-05-10T09:44:00Z">
        <w:r w:rsidR="00723437">
          <w:rPr>
            <w:lang w:val="es-ES"/>
          </w:rPr>
          <w:t xml:space="preserve"> se </w:t>
        </w:r>
      </w:ins>
      <w:del w:id="87" w:author="Cesar Carcamo" w:date="2017-05-10T09:44:00Z">
        <w:r w:rsidR="00386FBF" w:rsidDel="00723437">
          <w:rPr>
            <w:lang w:val="es-ES"/>
          </w:rPr>
          <w:delText xml:space="preserve"> que </w:delText>
        </w:r>
      </w:del>
      <w:r w:rsidR="00386FBF">
        <w:rPr>
          <w:lang w:val="es-ES"/>
        </w:rPr>
        <w:t>podría</w:t>
      </w:r>
      <w:del w:id="88"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9"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7DD8CA52" w:rsidR="001C3775" w:rsidRDefault="001C3775" w:rsidP="005F0C3A">
      <w:pPr>
        <w:jc w:val="both"/>
        <w:rPr>
          <w:lang w:val="es-ES"/>
        </w:rPr>
      </w:pPr>
      <w:r>
        <w:rPr>
          <w:lang w:val="es-ES"/>
        </w:rPr>
        <w:lastRenderedPageBreak/>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054688">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1)", "plainTextFormattedCitation" : "(21)", "previouslyFormattedCitation" : "(20)" }, "properties" : { "noteIndex" : 0 }, "schema" : "https://github.com/citation-style-language/schema/raw/master/csl-citation.json" }</w:instrText>
      </w:r>
      <w:r w:rsidR="00B43145">
        <w:rPr>
          <w:lang w:val="es-ES"/>
        </w:rPr>
        <w:fldChar w:fldCharType="separate"/>
      </w:r>
      <w:r w:rsidR="00054688" w:rsidRPr="00054688">
        <w:rPr>
          <w:noProof/>
          <w:lang w:val="es-ES"/>
        </w:rPr>
        <w:t>(21)</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7EB5319C"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054688">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2)", "plainTextFormattedCitation" : "(22)", "previouslyFormattedCitation" : "(21)" }, "properties" : { "noteIndex" : 0 }, "schema" : "https://github.com/citation-style-language/schema/raw/master/csl-citation.json" }</w:instrText>
      </w:r>
      <w:r w:rsidR="00B43145">
        <w:rPr>
          <w:lang w:val="es-ES"/>
        </w:rPr>
        <w:fldChar w:fldCharType="separate"/>
      </w:r>
      <w:r w:rsidR="00054688" w:rsidRPr="00054688">
        <w:rPr>
          <w:noProof/>
          <w:lang w:val="es-ES"/>
        </w:rPr>
        <w:t>(22)</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12245402"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054688">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3)", "plainTextFormattedCitation" : "(23)", "previouslyFormattedCitation" : "(22)" }, "properties" : { "noteIndex" : 0 }, "schema" : "https://github.com/citation-style-language/schema/raw/master/csl-citation.json" }</w:instrText>
      </w:r>
      <w:r w:rsidR="00B43145">
        <w:rPr>
          <w:lang w:val="es-ES"/>
        </w:rPr>
        <w:fldChar w:fldCharType="separate"/>
      </w:r>
      <w:r w:rsidR="00054688" w:rsidRPr="00054688">
        <w:rPr>
          <w:noProof/>
          <w:lang w:val="es-ES"/>
        </w:rPr>
        <w:t>(23)</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90" w:author="Cesar Carcamo" w:date="2017-05-10T09:45:00Z">
        <w:r w:rsidDel="00574742">
          <w:rPr>
            <w:lang w:val="es-ES"/>
          </w:rPr>
          <w:delText>mente</w:delText>
        </w:r>
      </w:del>
      <w:r>
        <w:rPr>
          <w:lang w:val="es-ES"/>
        </w:rPr>
        <w:t>.</w:t>
      </w:r>
    </w:p>
    <w:p w14:paraId="6853A060" w14:textId="77777777" w:rsidR="00B43145" w:rsidRPr="00702EBE" w:rsidRDefault="00116E08" w:rsidP="005F0C3A">
      <w:pPr>
        <w:pStyle w:val="Prrafodelista"/>
        <w:numPr>
          <w:ilvl w:val="0"/>
          <w:numId w:val="6"/>
        </w:numPr>
        <w:jc w:val="both"/>
      </w:pPr>
      <w:del w:id="91" w:author="Cesar Carcamo" w:date="2017-05-10T09:46:00Z">
        <w:r w:rsidRPr="00702EBE" w:rsidDel="00574742">
          <w:rPr>
            <w:lang w:val="es-ES"/>
          </w:rPr>
          <w:delText>Evalua</w:delText>
        </w:r>
      </w:del>
      <w:ins w:id="92" w:author="Cesar Carcamo" w:date="2017-05-10T09:46:00Z">
        <w:r w:rsidR="00574742">
          <w:rPr>
            <w:lang w:val="es-ES"/>
          </w:rPr>
          <w:t>Compararar</w:t>
        </w:r>
      </w:ins>
      <w:del w:id="93" w:author="Cesar Carcamo" w:date="2017-05-10T09:46:00Z">
        <w:r w:rsidRPr="00702EBE" w:rsidDel="00574742">
          <w:rPr>
            <w:lang w:val="es-ES"/>
          </w:rPr>
          <w:delText>ción</w:delText>
        </w:r>
      </w:del>
      <w:r w:rsidRPr="00702EBE">
        <w:rPr>
          <w:lang w:val="es-ES"/>
        </w:rPr>
        <w:t xml:space="preserve"> </w:t>
      </w:r>
      <w:del w:id="94" w:author="Cesar Carcamo" w:date="2017-05-10T09:46:00Z">
        <w:r w:rsidRPr="00702EBE" w:rsidDel="00574742">
          <w:rPr>
            <w:lang w:val="es-ES"/>
          </w:rPr>
          <w:delText>d</w:delText>
        </w:r>
      </w:del>
      <w:r w:rsidRPr="00702EBE">
        <w:rPr>
          <w:lang w:val="es-ES"/>
        </w:rPr>
        <w:t xml:space="preserve">el sistema propuesto </w:t>
      </w:r>
      <w:del w:id="95" w:author="Cesar Carcamo" w:date="2017-05-10T09:46:00Z">
        <w:r w:rsidRPr="00702EBE" w:rsidDel="00574742">
          <w:rPr>
            <w:lang w:val="es-ES"/>
          </w:rPr>
          <w:delText xml:space="preserve">vs </w:delText>
        </w:r>
      </w:del>
      <w:ins w:id="96" w:author="Cesar Carcamo" w:date="2017-05-10T09:46:00Z">
        <w:r w:rsidR="00574742">
          <w:rPr>
            <w:lang w:val="es-ES"/>
          </w:rPr>
          <w:t>con el</w:t>
        </w:r>
        <w:r w:rsidR="00574742" w:rsidRPr="00702EBE">
          <w:rPr>
            <w:lang w:val="es-ES"/>
          </w:rPr>
          <w:t xml:space="preserve"> </w:t>
        </w:r>
      </w:ins>
      <w:del w:id="97" w:author="Cesar Carcamo" w:date="2017-05-10T09:46:00Z">
        <w:r w:rsidRPr="00702EBE" w:rsidDel="00574742">
          <w:rPr>
            <w:lang w:val="es-ES"/>
          </w:rPr>
          <w:delText>S</w:delText>
        </w:r>
      </w:del>
      <w:ins w:id="98"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9" w:author="Cesar Carcamo" w:date="2017-05-10T09:50:00Z">
        <w:r w:rsidR="00013BCA">
          <w:rPr>
            <w:lang w:val="es-ES"/>
          </w:rPr>
          <w:t>dirigidas a</w:t>
        </w:r>
      </w:ins>
      <w:del w:id="100" w:author="Cesar Carcamo" w:date="2017-05-10T09:50:00Z">
        <w:r w:rsidDel="00013BCA">
          <w:rPr>
            <w:lang w:val="es-ES"/>
          </w:rPr>
          <w:delText>con</w:delText>
        </w:r>
      </w:del>
      <w:r>
        <w:rPr>
          <w:lang w:val="es-ES"/>
        </w:rPr>
        <w:t xml:space="preserve"> los propios usuarios del sistema</w:t>
      </w:r>
      <w:ins w:id="101" w:author="Cesar Carcamo" w:date="2017-05-10T09:50:00Z">
        <w:r w:rsidR="00013BCA">
          <w:rPr>
            <w:lang w:val="es-ES"/>
          </w:rPr>
          <w:t>,</w:t>
        </w:r>
      </w:ins>
      <w:r>
        <w:rPr>
          <w:lang w:val="es-ES"/>
        </w:rPr>
        <w:t xml:space="preserve"> midiendo la capacidad del sistema </w:t>
      </w:r>
      <w:del w:id="102" w:author="Cesar Carcamo" w:date="2017-05-10T09:50:00Z">
        <w:r w:rsidDel="00013BCA">
          <w:rPr>
            <w:lang w:val="es-ES"/>
          </w:rPr>
          <w:delText>en</w:delText>
        </w:r>
      </w:del>
      <w:ins w:id="103" w:author="Cesar Carcamo" w:date="2017-05-10T09:50:00Z">
        <w:r w:rsidR="00013BCA">
          <w:rPr>
            <w:lang w:val="es-ES"/>
          </w:rPr>
          <w:t>de</w:t>
        </w:r>
      </w:ins>
      <w:r>
        <w:rPr>
          <w:lang w:val="es-ES"/>
        </w:rPr>
        <w:t xml:space="preserve"> cumplir el objetivo </w:t>
      </w:r>
      <w:del w:id="104" w:author="Cesar Carcamo" w:date="2017-05-10T09:50:00Z">
        <w:r w:rsidDel="00013BCA">
          <w:rPr>
            <w:lang w:val="es-ES"/>
          </w:rPr>
          <w:delText xml:space="preserve">por </w:delText>
        </w:r>
      </w:del>
      <w:ins w:id="105"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6" w:author="Cesar Carcamo" w:date="2017-05-10T09:50:00Z">
        <w:r w:rsidDel="00013BCA">
          <w:rPr>
            <w:lang w:val="es-ES"/>
          </w:rPr>
          <w:delText>i</w:delText>
        </w:r>
      </w:del>
      <w:ins w:id="107"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8" w:author="Cesar Carcamo" w:date="2017-05-10T09:53:00Z">
        <w:r w:rsidR="00AD7C1E" w:rsidDel="00D60D09">
          <w:rPr>
            <w:lang w:val="es-ES"/>
          </w:rPr>
          <w:delText>Con e</w:delText>
        </w:r>
      </w:del>
      <w:ins w:id="109" w:author="Cesar Carcamo" w:date="2017-05-10T09:53:00Z">
        <w:r w:rsidR="00D60D09">
          <w:rPr>
            <w:lang w:val="es-ES"/>
          </w:rPr>
          <w:t>E</w:t>
        </w:r>
      </w:ins>
      <w:r w:rsidR="00AD7C1E">
        <w:rPr>
          <w:lang w:val="es-ES"/>
        </w:rPr>
        <w:t>ste sistema web, podría</w:t>
      </w:r>
      <w:ins w:id="110" w:author="Cesar Carcamo" w:date="2017-05-10T09:54:00Z">
        <w:r w:rsidR="00D60D09">
          <w:rPr>
            <w:lang w:val="es-ES"/>
          </w:rPr>
          <w:t xml:space="preserve"> ser accedido por todos los actores en el proceso de reclamo, desde  </w:t>
        </w:r>
      </w:ins>
      <w:ins w:id="111" w:author="Cesar Carcamo" w:date="2017-05-10T09:55:00Z">
        <w:r w:rsidR="00D60D09">
          <w:rPr>
            <w:lang w:val="es-ES"/>
          </w:rPr>
          <w:t>asegurados</w:t>
        </w:r>
      </w:ins>
      <w:del w:id="112" w:author="Cesar Carcamo" w:date="2017-05-10T09:54:00Z">
        <w:r w:rsidR="00AD7C1E" w:rsidDel="00D60D09">
          <w:rPr>
            <w:lang w:val="es-ES"/>
          </w:rPr>
          <w:delText xml:space="preserve">n </w:delText>
        </w:r>
      </w:del>
      <w:ins w:id="113" w:author="Cesar Carcamo" w:date="2017-05-10T09:54:00Z">
        <w:r w:rsidR="00D60D09">
          <w:rPr>
            <w:lang w:val="es-ES"/>
          </w:rPr>
          <w:t xml:space="preserve"> </w:t>
        </w:r>
      </w:ins>
      <w:ins w:id="114" w:author="Cesar Carcamo" w:date="2017-05-10T09:55:00Z">
        <w:r w:rsidR="00D60D09">
          <w:rPr>
            <w:lang w:val="es-ES"/>
          </w:rPr>
          <w:t xml:space="preserve">en </w:t>
        </w:r>
      </w:ins>
      <w:ins w:id="115" w:author="Cesar Carcamo" w:date="2017-05-10T09:54:00Z">
        <w:r w:rsidR="00D60D09">
          <w:rPr>
            <w:lang w:val="es-ES"/>
          </w:rPr>
          <w:t xml:space="preserve">lugares remotos, </w:t>
        </w:r>
      </w:ins>
      <w:del w:id="116"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7"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8" w:author="Cesar Carcamo" w:date="2017-05-10T09:56:00Z">
        <w:r w:rsidR="00260235">
          <w:rPr>
            <w:lang w:val="es-ES"/>
          </w:rPr>
          <w:t>í</w:t>
        </w:r>
      </w:ins>
      <w:del w:id="119"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20" w:author="Cesar Carcamo" w:date="2017-05-10T09:56:00Z">
        <w:r w:rsidR="00C5684C">
          <w:rPr>
            <w:lang w:val="es-ES"/>
          </w:rPr>
          <w:t>I</w:t>
        </w:r>
      </w:ins>
      <w:del w:id="121"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2" w:author="Cesar Carcamo" w:date="2017-05-10T09:57:00Z">
        <w:r w:rsidR="00C5684C">
          <w:rPr>
            <w:lang w:val="es-ES"/>
          </w:rPr>
          <w:t xml:space="preserve">correspondientes a </w:t>
        </w:r>
      </w:ins>
      <w:del w:id="123" w:author="Cesar Carcamo" w:date="2017-05-10T09:57:00Z">
        <w:r w:rsidDel="00C5684C">
          <w:rPr>
            <w:lang w:val="es-ES"/>
          </w:rPr>
          <w:delText xml:space="preserve">competentes dependiendo de </w:delText>
        </w:r>
      </w:del>
      <w:r>
        <w:rPr>
          <w:lang w:val="es-ES"/>
        </w:rPr>
        <w:t xml:space="preserve">su tipo de usuario </w:t>
      </w:r>
      <w:del w:id="124"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lastRenderedPageBreak/>
        <w:t>Esta tesis b</w:t>
      </w:r>
      <w:r w:rsidR="005C0129">
        <w:rPr>
          <w:lang w:val="es-ES"/>
        </w:rPr>
        <w:t>usca proponer un diseño de un sistema. Una vez terminad</w:t>
      </w:r>
      <w:ins w:id="125" w:author="Cesar Carcamo" w:date="2017-05-10T09:58:00Z">
        <w:r w:rsidR="00322045">
          <w:rPr>
            <w:lang w:val="es-ES"/>
          </w:rPr>
          <w:t>a</w:t>
        </w:r>
      </w:ins>
      <w:del w:id="126" w:author="Cesar Carcamo" w:date="2017-05-10T09:58:00Z">
        <w:r w:rsidR="005C0129" w:rsidDel="00322045">
          <w:rPr>
            <w:lang w:val="es-ES"/>
          </w:rPr>
          <w:delText>o</w:delText>
        </w:r>
      </w:del>
      <w:r w:rsidR="005C0129">
        <w:rPr>
          <w:lang w:val="es-ES"/>
        </w:rPr>
        <w:t>s l</w:t>
      </w:r>
      <w:ins w:id="127" w:author="Cesar Carcamo" w:date="2017-05-10T09:58:00Z">
        <w:r w:rsidR="00322045">
          <w:rPr>
            <w:lang w:val="es-ES"/>
          </w:rPr>
          <w:t xml:space="preserve">as evaluaciones </w:t>
        </w:r>
      </w:ins>
      <w:del w:id="128" w:author="Cesar Carcamo" w:date="2017-05-10T09:58:00Z">
        <w:r w:rsidR="005C0129" w:rsidDel="00322045">
          <w:rPr>
            <w:lang w:val="es-ES"/>
          </w:rPr>
          <w:delText xml:space="preserve">os testeos </w:delText>
        </w:r>
      </w:del>
      <w:r w:rsidR="005C0129">
        <w:rPr>
          <w:lang w:val="es-ES"/>
        </w:rPr>
        <w:t>de los prototipos por el usuario, se entregar</w:t>
      </w:r>
      <w:del w:id="129" w:author="Cesar Carcamo" w:date="2017-05-10T09:58:00Z">
        <w:r w:rsidR="005C0129" w:rsidDel="00322045">
          <w:rPr>
            <w:lang w:val="es-ES"/>
          </w:rPr>
          <w:delText>a</w:delText>
        </w:r>
      </w:del>
      <w:ins w:id="130" w:author="Cesar Carcamo" w:date="2017-05-10T09:58:00Z">
        <w:r w:rsidR="00322045">
          <w:rPr>
            <w:lang w:val="es-ES"/>
          </w:rPr>
          <w:t>á</w:t>
        </w:r>
      </w:ins>
      <w:del w:id="131"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2" w:author="Cesar Carcamo" w:date="2017-05-10T09:59:00Z">
        <w:r w:rsidR="00477360">
          <w:rPr>
            <w:lang w:val="es-ES"/>
          </w:rPr>
          <w:t xml:space="preserve">la evaluación </w:t>
        </w:r>
      </w:ins>
      <w:del w:id="133" w:author="Cesar Carcamo" w:date="2017-05-10T09:59:00Z">
        <w:r w:rsidR="005C0129" w:rsidDel="00477360">
          <w:rPr>
            <w:lang w:val="es-ES"/>
          </w:rPr>
          <w:delText xml:space="preserve">el testeo </w:delText>
        </w:r>
      </w:del>
      <w:r w:rsidR="005C0129">
        <w:rPr>
          <w:lang w:val="es-ES"/>
        </w:rPr>
        <w:t xml:space="preserve">de prototipos. No se </w:t>
      </w:r>
      <w:ins w:id="134" w:author="Cesar Carcamo" w:date="2017-05-10T09:59:00Z">
        <w:r w:rsidR="00477360">
          <w:rPr>
            <w:lang w:val="es-ES"/>
          </w:rPr>
          <w:t xml:space="preserve">anticipa la </w:t>
        </w:r>
      </w:ins>
      <w:r w:rsidR="005C0129">
        <w:rPr>
          <w:lang w:val="es-ES"/>
        </w:rPr>
        <w:t>entrega</w:t>
      </w:r>
      <w:del w:id="135" w:author="Cesar Carcamo" w:date="2017-05-10T09:59:00Z">
        <w:r w:rsidR="005C0129" w:rsidDel="00477360">
          <w:rPr>
            <w:lang w:val="es-ES"/>
          </w:rPr>
          <w:delText>rá</w:delText>
        </w:r>
      </w:del>
      <w:ins w:id="136"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1CF1D72" w14:textId="77777777" w:rsidR="009A0A05" w:rsidRDefault="009A0A05" w:rsidP="005F0C3A">
      <w:pPr>
        <w:jc w:val="both"/>
        <w:rPr>
          <w:lang w:val="es-ES"/>
        </w:rPr>
      </w:pPr>
    </w:p>
    <w:p w14:paraId="11A97FAD" w14:textId="77777777" w:rsidR="00D3624C" w:rsidRDefault="00A04048" w:rsidP="005F0C3A">
      <w:pPr>
        <w:jc w:val="both"/>
        <w:rPr>
          <w:lang w:val="es-ES"/>
        </w:rPr>
      </w:pPr>
      <w:r>
        <w:rPr>
          <w:lang w:val="es-ES"/>
        </w:rPr>
        <w:t>La investigación de usuarios se realizará mediante entrevistas a profundidad, donde se entrevistara</w:t>
      </w:r>
      <w:del w:id="137" w:author="Cesar Carcamo" w:date="2017-05-10T10:00:00Z">
        <w:r w:rsidDel="00A32B2E">
          <w:rPr>
            <w:lang w:val="es-ES"/>
          </w:rPr>
          <w:delText>n</w:delText>
        </w:r>
      </w:del>
      <w:r>
        <w:rPr>
          <w:lang w:val="es-ES"/>
        </w:rPr>
        <w:t xml:space="preserve"> a los diversos usuarios del sistema para poder reconocer principalmente cu</w:t>
      </w:r>
      <w:ins w:id="138" w:author="Cesar Carcamo" w:date="2017-05-10T10:00:00Z">
        <w:r w:rsidR="00A32B2E">
          <w:rPr>
            <w:lang w:val="es-ES"/>
          </w:rPr>
          <w:t>á</w:t>
        </w:r>
      </w:ins>
      <w:del w:id="139" w:author="Cesar Carcamo" w:date="2017-05-10T10:00:00Z">
        <w:r w:rsidDel="00A32B2E">
          <w:rPr>
            <w:lang w:val="es-ES"/>
          </w:rPr>
          <w:delText>a</w:delText>
        </w:r>
      </w:del>
      <w:r>
        <w:rPr>
          <w:lang w:val="es-ES"/>
        </w:rPr>
        <w:t>les son sus diversas metas y necesidades sobre el sistema. De estas entrevistas se puede</w:t>
      </w:r>
      <w:del w:id="140" w:author="Cesar Carcamo" w:date="2017-05-10T10:00:00Z">
        <w:r w:rsidDel="00A32B2E">
          <w:rPr>
            <w:lang w:val="es-ES"/>
          </w:rPr>
          <w:delText>n</w:delText>
        </w:r>
      </w:del>
      <w:r>
        <w:rPr>
          <w:lang w:val="es-ES"/>
        </w:rPr>
        <w:t xml:space="preserve"> sacar </w:t>
      </w:r>
      <w:del w:id="141" w:author="Cesar Carcamo" w:date="2017-05-10T10:00:00Z">
        <w:r w:rsidDel="00A32B2E">
          <w:rPr>
            <w:lang w:val="es-ES"/>
          </w:rPr>
          <w:delText xml:space="preserve">los diversos </w:delText>
        </w:r>
      </w:del>
      <w:r>
        <w:rPr>
          <w:lang w:val="es-ES"/>
        </w:rPr>
        <w:t>requerimientos que tenga</w:t>
      </w:r>
      <w:del w:id="142"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3" w:author="Cesar Carcamo" w:date="2017-05-10T10:00:00Z">
        <w:r w:rsidR="006D47AC" w:rsidDel="00A32B2E">
          <w:rPr>
            <w:lang w:val="es-ES"/>
          </w:rPr>
          <w:delText xml:space="preserve">a </w:delText>
        </w:r>
      </w:del>
      <w:r w:rsidR="006D47AC">
        <w:rPr>
          <w:lang w:val="es-ES"/>
        </w:rPr>
        <w:t xml:space="preserve">tanto sus requerimientos como los requerimientos de SUSALUD. </w:t>
      </w:r>
    </w:p>
    <w:p w14:paraId="2E93BA7C" w14:textId="77777777" w:rsidR="00D3624C" w:rsidRPr="009A0A05" w:rsidRDefault="00D3624C" w:rsidP="005F0C3A">
      <w:pPr>
        <w:jc w:val="both"/>
        <w:rPr>
          <w:lang w:val="es-ES"/>
        </w:rPr>
      </w:pPr>
    </w:p>
    <w:p w14:paraId="7465E815" w14:textId="77777777" w:rsidR="009B6230" w:rsidRPr="00F13E49" w:rsidRDefault="009B6230" w:rsidP="005F0C3A">
      <w:pPr>
        <w:pStyle w:val="Prrafodelista"/>
        <w:numPr>
          <w:ilvl w:val="2"/>
          <w:numId w:val="1"/>
        </w:numPr>
        <w:jc w:val="both"/>
        <w:rPr>
          <w:lang w:val="es-ES"/>
        </w:rPr>
      </w:pPr>
      <w:r w:rsidRPr="00F13E49">
        <w:rPr>
          <w:lang w:val="es-ES"/>
        </w:rPr>
        <w:t>Prototipado</w:t>
      </w:r>
    </w:p>
    <w:p w14:paraId="048560F3" w14:textId="77777777" w:rsidR="00D3624C" w:rsidRDefault="00D3624C" w:rsidP="005F0C3A">
      <w:pPr>
        <w:jc w:val="both"/>
        <w:rPr>
          <w:lang w:val="es-ES"/>
        </w:rPr>
      </w:pPr>
    </w:p>
    <w:p w14:paraId="0BE4EC60" w14:textId="77777777"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r w:rsidR="00B53D0B" w:rsidRPr="00714298">
        <w:rPr>
          <w:i/>
          <w:lang w:val="es-ES"/>
          <w:rPrChange w:id="144" w:author="Cesar Carcamo" w:date="2017-05-10T10:01:00Z">
            <w:rPr>
              <w:lang w:val="es-ES"/>
            </w:rPr>
          </w:rPrChange>
        </w:rPr>
        <w:t>wireframes</w:t>
      </w:r>
      <w:r w:rsidR="00B53D0B">
        <w:rPr>
          <w:lang w:val="es-ES"/>
        </w:rPr>
        <w:t xml:space="preserve"> en papel para poder determinar el mejor diseño que requerirá cada p</w:t>
      </w:r>
      <w:ins w:id="145" w:author="Cesar Carcamo" w:date="2017-05-10T10:01:00Z">
        <w:r w:rsidR="00714298">
          <w:rPr>
            <w:lang w:val="es-ES"/>
          </w:rPr>
          <w:t>á</w:t>
        </w:r>
      </w:ins>
      <w:del w:id="146" w:author="Cesar Carcamo" w:date="2017-05-10T10:01:00Z">
        <w:r w:rsidR="00B53D0B" w:rsidDel="00714298">
          <w:rPr>
            <w:lang w:val="es-ES"/>
          </w:rPr>
          <w:delText>a</w:delText>
        </w:r>
      </w:del>
      <w:r w:rsidR="00B53D0B">
        <w:rPr>
          <w:lang w:val="es-ES"/>
        </w:rPr>
        <w:t>gina del sistema</w:t>
      </w:r>
      <w:del w:id="147" w:author="Cesar Carcamo" w:date="2017-05-10T10:01:00Z">
        <w:r w:rsidR="00B53D0B" w:rsidDel="00714298">
          <w:rPr>
            <w:lang w:val="es-ES"/>
          </w:rPr>
          <w:delText>,</w:delText>
        </w:r>
      </w:del>
      <w:ins w:id="148" w:author="Cesar Carcamo" w:date="2017-05-10T10:01:00Z">
        <w:r w:rsidR="00714298">
          <w:rPr>
            <w:lang w:val="es-ES"/>
          </w:rPr>
          <w:t>.</w:t>
        </w:r>
      </w:ins>
      <w:r w:rsidR="00B53D0B">
        <w:rPr>
          <w:lang w:val="es-ES"/>
        </w:rPr>
        <w:t xml:space="preserve"> </w:t>
      </w:r>
      <w:del w:id="149" w:author="Cesar Carcamo" w:date="2017-05-10T10:01:00Z">
        <w:r w:rsidR="00B53D0B" w:rsidDel="00714298">
          <w:rPr>
            <w:lang w:val="es-ES"/>
          </w:rPr>
          <w:delText>c</w:delText>
        </w:r>
      </w:del>
      <w:ins w:id="150" w:author="Cesar Carcamo" w:date="2017-05-10T10:01:00Z">
        <w:r w:rsidR="00714298">
          <w:rPr>
            <w:lang w:val="es-ES"/>
          </w:rPr>
          <w:t>C</w:t>
        </w:r>
      </w:ins>
      <w:r w:rsidR="00B53D0B">
        <w:rPr>
          <w:lang w:val="es-ES"/>
        </w:rPr>
        <w:t>on estos wireframes se podrá determinar cu</w:t>
      </w:r>
      <w:del w:id="151" w:author="Cesar Carcamo" w:date="2017-05-10T10:01:00Z">
        <w:r w:rsidR="00B53D0B" w:rsidDel="00714298">
          <w:rPr>
            <w:lang w:val="es-ES"/>
          </w:rPr>
          <w:delText>a</w:delText>
        </w:r>
      </w:del>
      <w:ins w:id="152" w:author="Cesar Carcamo" w:date="2017-05-10T10:01:00Z">
        <w:r w:rsidR="00714298">
          <w:rPr>
            <w:lang w:val="es-ES"/>
          </w:rPr>
          <w:t>á</w:t>
        </w:r>
      </w:ins>
      <w:r w:rsidR="00B53D0B">
        <w:rPr>
          <w:lang w:val="es-ES"/>
        </w:rPr>
        <w:t>l es el mejor diseño que cumpl</w:t>
      </w:r>
      <w:r w:rsidR="00FF7D6F">
        <w:rPr>
          <w:lang w:val="es-ES"/>
        </w:rPr>
        <w:t>a con las metas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3" w:author="Cesar Carcamo" w:date="2017-05-10T10:03:00Z">
        <w:r w:rsidDel="007C0ED7">
          <w:rPr>
            <w:lang w:val="es-ES"/>
          </w:rPr>
          <w:delText>n</w:delText>
        </w:r>
      </w:del>
      <w:r>
        <w:rPr>
          <w:lang w:val="es-ES"/>
        </w:rPr>
        <w:t xml:space="preserve"> herramientas para prototipado </w:t>
      </w:r>
      <w:ins w:id="154" w:author="Cesar Carcamo" w:date="2017-05-10T10:03:00Z">
        <w:r w:rsidR="007C0ED7">
          <w:rPr>
            <w:lang w:val="es-ES"/>
          </w:rPr>
          <w:t xml:space="preserve">tales </w:t>
        </w:r>
      </w:ins>
      <w:r>
        <w:rPr>
          <w:lang w:val="es-ES"/>
        </w:rPr>
        <w:t xml:space="preserve">como Justinmind, </w:t>
      </w:r>
      <w:del w:id="155" w:author="Cesar Carcamo" w:date="2017-05-10T10:03:00Z">
        <w:r w:rsidDel="007C0ED7">
          <w:rPr>
            <w:lang w:val="es-ES"/>
          </w:rPr>
          <w:delText xml:space="preserve">donde </w:delText>
        </w:r>
      </w:del>
      <w:ins w:id="156"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7" w:author="Cesar Carcamo" w:date="2017-05-10T10:04:00Z">
        <w:r w:rsidR="007C0ED7">
          <w:rPr>
            <w:lang w:val="es-ES"/>
          </w:rPr>
          <w:t>identificar</w:t>
        </w:r>
      </w:ins>
      <w:del w:id="158" w:author="Cesar Carcamo" w:date="2017-05-10T10:04:00Z">
        <w:r w:rsidDel="007C0ED7">
          <w:rPr>
            <w:lang w:val="es-ES"/>
          </w:rPr>
          <w:delText>encontrar</w:delText>
        </w:r>
      </w:del>
      <w:r>
        <w:rPr>
          <w:lang w:val="es-ES"/>
        </w:rPr>
        <w:t xml:space="preserve"> posibles errores de diseño que </w:t>
      </w:r>
      <w:del w:id="159" w:author="Cesar Carcamo" w:date="2017-05-10T10:04:00Z">
        <w:r w:rsidDel="007C0ED7">
          <w:rPr>
            <w:lang w:val="es-ES"/>
          </w:rPr>
          <w:delText>no permitan</w:delText>
        </w:r>
      </w:del>
      <w:ins w:id="160" w:author="Cesar Carcamo" w:date="2017-05-10T10:04:00Z">
        <w:r w:rsidR="007C0ED7">
          <w:rPr>
            <w:lang w:val="es-ES"/>
          </w:rPr>
          <w:t>impidan</w:t>
        </w:r>
      </w:ins>
      <w:r>
        <w:rPr>
          <w:lang w:val="es-ES"/>
        </w:rPr>
        <w:t xml:space="preserve"> a los diversos usuarios</w:t>
      </w:r>
      <w:del w:id="161" w:author="Cesar Carcamo" w:date="2017-05-10T10:04:00Z">
        <w:r w:rsidDel="008F65EF">
          <w:rPr>
            <w:lang w:val="es-ES"/>
          </w:rPr>
          <w:delText>,</w:delText>
        </w:r>
      </w:del>
      <w:r>
        <w:rPr>
          <w:lang w:val="es-ES"/>
        </w:rPr>
        <w:t xml:space="preserve"> realizar una tarea espec</w:t>
      </w:r>
      <w:del w:id="162" w:author="Cesar Carcamo" w:date="2017-05-10T10:04:00Z">
        <w:r w:rsidDel="008F65EF">
          <w:rPr>
            <w:lang w:val="es-ES"/>
          </w:rPr>
          <w:delText>i</w:delText>
        </w:r>
      </w:del>
      <w:ins w:id="163"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77777777" w:rsidR="009B6230" w:rsidRPr="00F13E49" w:rsidRDefault="009B6230" w:rsidP="005F0C3A">
      <w:pPr>
        <w:pStyle w:val="Prrafodelista"/>
        <w:numPr>
          <w:ilvl w:val="2"/>
          <w:numId w:val="1"/>
        </w:numPr>
        <w:jc w:val="both"/>
        <w:rPr>
          <w:lang w:val="es-ES"/>
        </w:rPr>
      </w:pPr>
      <w:r w:rsidRPr="00F13E49">
        <w:rPr>
          <w:lang w:val="es-ES"/>
        </w:rPr>
        <w:t>User testing</w:t>
      </w:r>
    </w:p>
    <w:p w14:paraId="273CF2A9" w14:textId="77777777" w:rsidR="007B75BF" w:rsidRPr="007B75BF" w:rsidRDefault="007B75BF" w:rsidP="005F0C3A">
      <w:pPr>
        <w:jc w:val="both"/>
        <w:rPr>
          <w:lang w:val="es-ES"/>
        </w:rPr>
      </w:pPr>
    </w:p>
    <w:p w14:paraId="6835FA62" w14:textId="77777777" w:rsidR="009F7E3D" w:rsidRDefault="007B75BF" w:rsidP="005F0C3A">
      <w:pPr>
        <w:jc w:val="both"/>
        <w:rPr>
          <w:lang w:val="es-ES"/>
        </w:rPr>
      </w:pPr>
      <w:r>
        <w:rPr>
          <w:lang w:val="es-ES"/>
        </w:rPr>
        <w:t>Para realizar l</w:t>
      </w:r>
      <w:del w:id="164" w:author="Cesar Carcamo" w:date="2017-05-10T10:04:00Z">
        <w:r w:rsidDel="008F65EF">
          <w:rPr>
            <w:lang w:val="es-ES"/>
          </w:rPr>
          <w:delText>os testeos</w:delText>
        </w:r>
      </w:del>
      <w:ins w:id="165" w:author="Cesar Carcamo" w:date="2017-05-10T10:04:00Z">
        <w:r w:rsidR="008F65EF">
          <w:rPr>
            <w:lang w:val="es-ES"/>
          </w:rPr>
          <w:t>as evaluaciones</w:t>
        </w:r>
      </w:ins>
      <w:r>
        <w:rPr>
          <w:lang w:val="es-ES"/>
        </w:rPr>
        <w:t xml:space="preserve"> de parte de los usuarios,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6" w:author="Cesar Carcamo" w:date="2017-05-10T10:05:00Z">
        <w:r w:rsidR="008F65EF">
          <w:rPr>
            <w:lang w:val="es-ES"/>
          </w:rPr>
          <w:t>í</w:t>
        </w:r>
      </w:ins>
      <w:del w:id="167"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P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357CE893" w14:textId="77777777" w:rsidR="009A0A05" w:rsidRPr="009A0A05" w:rsidRDefault="009A0A05" w:rsidP="005F0C3A">
      <w:pPr>
        <w:jc w:val="both"/>
        <w:rPr>
          <w:lang w:val="es-ES"/>
        </w:rPr>
      </w:pPr>
    </w:p>
    <w:p w14:paraId="13F311A4" w14:textId="77777777" w:rsidR="009B6230" w:rsidRPr="00446CFD" w:rsidRDefault="009B6230" w:rsidP="005F0C3A">
      <w:pPr>
        <w:pStyle w:val="Prrafodelista"/>
        <w:numPr>
          <w:ilvl w:val="1"/>
          <w:numId w:val="1"/>
        </w:numPr>
        <w:jc w:val="both"/>
        <w:rPr>
          <w:lang w:val="es-ES"/>
        </w:rPr>
      </w:pPr>
      <w:r w:rsidRPr="00446CFD">
        <w:rPr>
          <w:lang w:val="es-ES"/>
        </w:rPr>
        <w:t>Evaluación del sistema</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lastRenderedPageBreak/>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Default="009B6230" w:rsidP="005F0C3A">
      <w:pPr>
        <w:pStyle w:val="Prrafodelista"/>
        <w:numPr>
          <w:ilvl w:val="3"/>
          <w:numId w:val="1"/>
        </w:numPr>
        <w:jc w:val="both"/>
        <w:rPr>
          <w:highlight w:val="green"/>
          <w:lang w:val="es-ES"/>
        </w:rPr>
      </w:pPr>
      <w:r w:rsidRPr="00F13E49">
        <w:rPr>
          <w:highlight w:val="green"/>
          <w:lang w:val="es-ES"/>
        </w:rPr>
        <w:t>Entrevistas a profundidad</w:t>
      </w:r>
    </w:p>
    <w:p w14:paraId="45F50306" w14:textId="77777777" w:rsidR="00F13E49" w:rsidRDefault="00F13E49" w:rsidP="00F13E49">
      <w:pPr>
        <w:jc w:val="both"/>
        <w:rPr>
          <w:highlight w:val="green"/>
          <w:lang w:val="es-ES"/>
        </w:rPr>
      </w:pPr>
    </w:p>
    <w:p w14:paraId="5752825D" w14:textId="4E723F9A"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que se tiene planteado</w:t>
      </w:r>
      <w:r w:rsidR="00CC2CC2" w:rsidRPr="00FA53D8">
        <w:rPr>
          <w:lang w:val="es-ES"/>
        </w:rPr>
        <w:t>s</w:t>
      </w:r>
      <w:r w:rsidR="00DA3D19" w:rsidRPr="00FA53D8">
        <w:rPr>
          <w:lang w:val="es-ES"/>
        </w:rPr>
        <w:t xml:space="preserve"> en el proyecto, estos usuarios finales incluyen:</w:t>
      </w:r>
    </w:p>
    <w:p w14:paraId="2C3AED14" w14:textId="77777777" w:rsidR="00DA3D19" w:rsidRPr="00FA53D8" w:rsidRDefault="00DA3D19" w:rsidP="00F13E49">
      <w:pPr>
        <w:jc w:val="both"/>
        <w:rPr>
          <w:lang w:val="es-ES"/>
        </w:rPr>
      </w:pPr>
    </w:p>
    <w:p w14:paraId="573D5361" w14:textId="2D1AB235" w:rsidR="00DA3D19" w:rsidRPr="00FA53D8" w:rsidRDefault="00DA3D19" w:rsidP="00DA3D19">
      <w:pPr>
        <w:pStyle w:val="Prrafodelista"/>
        <w:numPr>
          <w:ilvl w:val="0"/>
          <w:numId w:val="25"/>
        </w:numPr>
        <w:jc w:val="both"/>
        <w:rPr>
          <w:lang w:val="es-ES"/>
        </w:rPr>
      </w:pPr>
      <w:r w:rsidRPr="00FA53D8">
        <w:rPr>
          <w:lang w:val="es-ES"/>
        </w:rPr>
        <w:t>Público general</w:t>
      </w:r>
    </w:p>
    <w:p w14:paraId="25FB19D4" w14:textId="4D27F27E"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4A82D492" w14:textId="1821BF55"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73EC593A" w14:textId="108E9F52"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61B5CEA2" w14:textId="77777777" w:rsidR="00DA3D19" w:rsidRPr="00FA53D8" w:rsidRDefault="00DA3D19" w:rsidP="00DA3D19">
      <w:pPr>
        <w:jc w:val="both"/>
        <w:rPr>
          <w:lang w:val="es-ES"/>
        </w:rPr>
      </w:pPr>
    </w:p>
    <w:p w14:paraId="44949974" w14:textId="380AC889" w:rsidR="007E6170" w:rsidRDefault="00AD24A3" w:rsidP="005F0C3A">
      <w:pPr>
        <w:jc w:val="both"/>
        <w:rPr>
          <w:lang w:val="es-ES"/>
        </w:rPr>
      </w:pPr>
      <w:r w:rsidRPr="00FA53D8">
        <w:rPr>
          <w:lang w:val="es-ES"/>
        </w:rPr>
        <w:t>Se entrevistara a 2 personas que se encuentren en</w:t>
      </w:r>
      <w:r w:rsidR="00FA53D8" w:rsidRPr="00FA53D8">
        <w:rPr>
          <w:lang w:val="es-ES"/>
        </w:rPr>
        <w:t xml:space="preserve"> cada uno de</w:t>
      </w:r>
      <w:r w:rsidRPr="00FA53D8">
        <w:rPr>
          <w:lang w:val="es-ES"/>
        </w:rPr>
        <w:t xml:space="preserve"> los roles antes detallados en 2 oportunidades, la primera oportunidad se recogerá percepciones y requerimientos de estos usuarios sobre el sistema que se esta planteando siguiendo la Guía de Entrevista Nº1, con esta entrevista se </w:t>
      </w:r>
      <w:r w:rsidR="00FA53D8">
        <w:rPr>
          <w:lang w:val="es-ES"/>
        </w:rPr>
        <w:t>obtendrá la idea general y funcional que</w:t>
      </w:r>
      <w:r w:rsidRPr="00FA53D8">
        <w:rPr>
          <w:lang w:val="es-ES"/>
        </w:rPr>
        <w:t xml:space="preserve"> tienen los usuarios sobre el sist</w:t>
      </w:r>
      <w:r w:rsidR="00FA53D8">
        <w:rPr>
          <w:lang w:val="es-ES"/>
        </w:rPr>
        <w:t>ema planteado</w:t>
      </w:r>
      <w:r w:rsidRPr="00FA53D8">
        <w:rPr>
          <w:lang w:val="es-ES"/>
        </w:rPr>
        <w:t xml:space="preserve">. </w:t>
      </w:r>
      <w:r>
        <w:rPr>
          <w:lang w:val="es-ES"/>
        </w:rPr>
        <w:t>Luego de esta entrevista, con la información recopilada de todos los usuarios se procederá a hacer bocetos sobre el diseño que debería tener el sistema planteado</w:t>
      </w:r>
      <w:r w:rsidR="00FA53D8">
        <w:rPr>
          <w:lang w:val="es-ES"/>
        </w:rPr>
        <w:t>, cuando ya se tengan los bocetos finales, se hará la segunda entrevista para mostrar y recopilar información de percepción sobre ellos. Con esta segunda entrevista, se podrán encontrar posibles fallas de diseño para poder solucionarse antes del prototipado final.</w:t>
      </w:r>
    </w:p>
    <w:p w14:paraId="10E4F3D1" w14:textId="77777777" w:rsidR="00AD24A3" w:rsidRPr="00446CFD" w:rsidRDefault="00AD24A3" w:rsidP="005F0C3A">
      <w:pPr>
        <w:jc w:val="both"/>
        <w:rPr>
          <w:lang w:val="es-ES"/>
        </w:rPr>
      </w:pPr>
    </w:p>
    <w:p w14:paraId="13CFC7EB" w14:textId="77777777" w:rsidR="007E6170" w:rsidRPr="00F13E49" w:rsidRDefault="007E6170" w:rsidP="005F0C3A">
      <w:pPr>
        <w:pStyle w:val="Prrafodelista"/>
        <w:numPr>
          <w:ilvl w:val="3"/>
          <w:numId w:val="1"/>
        </w:numPr>
        <w:jc w:val="both"/>
        <w:rPr>
          <w:lang w:val="es-ES"/>
        </w:rPr>
      </w:pPr>
      <w:r w:rsidRPr="00F13E49">
        <w:rPr>
          <w:lang w:val="es-ES"/>
        </w:rPr>
        <w:t>Testing de prototipos</w:t>
      </w:r>
      <w:r w:rsidR="00E45BD5" w:rsidRPr="00F13E49">
        <w:rPr>
          <w:lang w:val="es-ES"/>
        </w:rPr>
        <w:t xml:space="preserve"> por usuarios</w:t>
      </w:r>
    </w:p>
    <w:p w14:paraId="25352E81" w14:textId="77777777" w:rsidR="00E45BD5" w:rsidRPr="00E45BD5" w:rsidRDefault="00E45BD5" w:rsidP="005F0C3A">
      <w:pPr>
        <w:jc w:val="both"/>
        <w:rPr>
          <w:lang w:val="es-ES"/>
        </w:rPr>
      </w:pPr>
    </w:p>
    <w:p w14:paraId="0445E42F" w14:textId="60A62445" w:rsidR="007E6170" w:rsidRPr="00446CFD" w:rsidRDefault="00213EAB" w:rsidP="005F0C3A">
      <w:pPr>
        <w:jc w:val="both"/>
        <w:rPr>
          <w:lang w:val="es-ES"/>
        </w:rPr>
      </w:pPr>
      <w:r>
        <w:rPr>
          <w:lang w:val="es-ES"/>
        </w:rPr>
        <w:t>Para poder hacer un análisis sobre com</w:t>
      </w:r>
      <w:r w:rsidR="00FA53D8">
        <w:rPr>
          <w:lang w:val="es-ES"/>
        </w:rPr>
        <w:t>o los diversos usuarios utilizarian</w:t>
      </w:r>
      <w:r>
        <w:rPr>
          <w:lang w:val="es-ES"/>
        </w:rPr>
        <w:t xml:space="preserve">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prototipo ya que existen herramientas </w:t>
      </w:r>
      <w:r w:rsidR="00AA5FA4">
        <w:rPr>
          <w:lang w:val="es-ES"/>
        </w:rPr>
        <w:t>como Lookback que permiten grabar tanto la pantalla como video y voz</w:t>
      </w:r>
      <w:del w:id="168"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9" w:author="Cesar Carcamo" w:date="2017-05-10T10:07:00Z">
        <w:r w:rsidR="00AA5FA4" w:rsidDel="00FB0809">
          <w:rPr>
            <w:lang w:val="es-ES"/>
          </w:rPr>
          <w:delText xml:space="preserve"> en</w:delText>
        </w:r>
      </w:del>
      <w:r w:rsidR="00AA5FA4">
        <w:rPr>
          <w:lang w:val="es-ES"/>
        </w:rPr>
        <w:t xml:space="preserve"> qu</w:t>
      </w:r>
      <w:ins w:id="170" w:author="Cesar Carcamo" w:date="2017-05-10T10:07:00Z">
        <w:r w:rsidR="00FB0809">
          <w:rPr>
            <w:lang w:val="es-ES"/>
          </w:rPr>
          <w:t>é</w:t>
        </w:r>
      </w:ins>
      <w:del w:id="171"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Pr="00446CFD"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384B756B" w14:textId="77777777" w:rsidR="007E6170" w:rsidRPr="007E6170" w:rsidRDefault="007E6170" w:rsidP="005F0C3A">
      <w:pPr>
        <w:jc w:val="both"/>
        <w:rPr>
          <w:highlight w:val="yellow"/>
          <w:lang w:val="es-ES"/>
        </w:rPr>
      </w:pPr>
    </w:p>
    <w:p w14:paraId="185B564B" w14:textId="77777777" w:rsidR="003B2807" w:rsidRPr="00C4509A" w:rsidRDefault="008921DC" w:rsidP="005F0C3A">
      <w:pPr>
        <w:pStyle w:val="Prrafodelista"/>
        <w:numPr>
          <w:ilvl w:val="0"/>
          <w:numId w:val="1"/>
        </w:numPr>
        <w:jc w:val="both"/>
        <w:rPr>
          <w:lang w:val="es-ES"/>
        </w:rPr>
      </w:pPr>
      <w:r w:rsidRPr="00C4509A">
        <w:rPr>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666"/>
        <w:gridCol w:w="471"/>
        <w:gridCol w:w="470"/>
        <w:gridCol w:w="470"/>
        <w:gridCol w:w="470"/>
        <w:gridCol w:w="470"/>
        <w:gridCol w:w="470"/>
        <w:gridCol w:w="470"/>
        <w:gridCol w:w="470"/>
        <w:gridCol w:w="470"/>
        <w:gridCol w:w="591"/>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3585E6BE" w:rsidR="00DA3419" w:rsidRPr="00D53AB2" w:rsidRDefault="00C4509A" w:rsidP="005F0C3A">
            <w:pPr>
              <w:pStyle w:val="Prrafodelista"/>
              <w:numPr>
                <w:ilvl w:val="0"/>
                <w:numId w:val="11"/>
              </w:numPr>
              <w:jc w:val="both"/>
              <w:rPr>
                <w:lang w:val="es-ES"/>
              </w:rPr>
            </w:pPr>
            <w:r>
              <w:rPr>
                <w:lang w:val="es-ES"/>
              </w:rPr>
              <w:t>Analisis del sistema actual de SUSALUD</w:t>
            </w:r>
          </w:p>
        </w:tc>
        <w:tc>
          <w:tcPr>
            <w:tcW w:w="277" w:type="pct"/>
          </w:tcPr>
          <w:p w14:paraId="410018E8" w14:textId="6CF1D76B" w:rsidR="00DA3419" w:rsidRDefault="00C4509A" w:rsidP="005F0C3A">
            <w:pPr>
              <w:jc w:val="both"/>
              <w:rPr>
                <w:lang w:val="es-ES"/>
              </w:rPr>
            </w:pPr>
            <w:r>
              <w:rPr>
                <w:lang w:val="es-ES"/>
              </w:rPr>
              <w:t>X</w:t>
            </w: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65E80CBC" w:rsidR="00DA3419" w:rsidRPr="00C4509A" w:rsidRDefault="00C4509A" w:rsidP="00C4509A">
            <w:pPr>
              <w:pStyle w:val="Prrafodelista"/>
              <w:numPr>
                <w:ilvl w:val="0"/>
                <w:numId w:val="11"/>
              </w:numPr>
              <w:jc w:val="both"/>
            </w:pPr>
            <w:r w:rsidRPr="00C4509A">
              <w:t>Analisis de requerimientos con SUSALUD, IPRESS, Publico general</w:t>
            </w:r>
          </w:p>
        </w:tc>
        <w:tc>
          <w:tcPr>
            <w:tcW w:w="277" w:type="pct"/>
          </w:tcPr>
          <w:p w14:paraId="2169CEC1" w14:textId="4F4A463D" w:rsidR="00DA3419" w:rsidRDefault="00DA3419" w:rsidP="005F0C3A">
            <w:pPr>
              <w:jc w:val="both"/>
              <w:rPr>
                <w:lang w:val="es-ES"/>
              </w:rPr>
            </w:pP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335DAB20" w:rsidR="00DA3419" w:rsidRPr="00C4509A" w:rsidRDefault="00C4509A" w:rsidP="00C4509A">
            <w:pPr>
              <w:pStyle w:val="Prrafodelista"/>
              <w:numPr>
                <w:ilvl w:val="0"/>
                <w:numId w:val="11"/>
              </w:numPr>
              <w:jc w:val="both"/>
            </w:pPr>
            <w:r w:rsidRPr="00C4509A">
              <w:t>Identificaci</w:t>
            </w:r>
            <w:r w:rsidRPr="00C4509A">
              <w:rPr>
                <w:lang w:val="es-ES"/>
              </w:rPr>
              <w:t>ón de tipos de usuarios</w:t>
            </w:r>
          </w:p>
        </w:tc>
        <w:tc>
          <w:tcPr>
            <w:tcW w:w="277" w:type="pct"/>
          </w:tcPr>
          <w:p w14:paraId="5426B9CF" w14:textId="77777777" w:rsidR="00DA3419" w:rsidRDefault="00DA3419" w:rsidP="005F0C3A">
            <w:pPr>
              <w:jc w:val="both"/>
              <w:rPr>
                <w:lang w:val="es-ES"/>
              </w:rPr>
            </w:pPr>
          </w:p>
        </w:tc>
        <w:tc>
          <w:tcPr>
            <w:tcW w:w="277" w:type="pct"/>
          </w:tcPr>
          <w:p w14:paraId="6CB31C47" w14:textId="6F756973" w:rsidR="00DA3419" w:rsidRDefault="00DA3419" w:rsidP="005F0C3A">
            <w:pPr>
              <w:jc w:val="both"/>
              <w:rPr>
                <w:lang w:val="es-ES"/>
              </w:rPr>
            </w:pP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496F722B" w:rsidR="00DA3419" w:rsidRDefault="00C4509A" w:rsidP="005F0C3A">
            <w:pPr>
              <w:jc w:val="both"/>
              <w:rPr>
                <w:lang w:val="es-ES"/>
              </w:rPr>
            </w:pPr>
            <w:r>
              <w:rPr>
                <w:lang w:val="es-ES"/>
              </w:rPr>
              <w:t>X</w:t>
            </w: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3B277968" w:rsidR="00DA3419" w:rsidRPr="00C4509A" w:rsidRDefault="00C4509A" w:rsidP="00C4509A">
            <w:pPr>
              <w:pStyle w:val="Prrafodelista"/>
              <w:numPr>
                <w:ilvl w:val="1"/>
                <w:numId w:val="11"/>
              </w:numPr>
              <w:jc w:val="both"/>
            </w:pPr>
            <w:r>
              <w:t>Identificación de m</w:t>
            </w:r>
            <w:r w:rsidRPr="00C4509A">
              <w:t>etas por usuario</w:t>
            </w:r>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065B5213" w:rsidR="00DA3419" w:rsidRDefault="00C4509A" w:rsidP="005F0C3A">
            <w:pPr>
              <w:jc w:val="both"/>
              <w:rPr>
                <w:lang w:val="es-ES"/>
              </w:rPr>
            </w:pPr>
            <w:r>
              <w:rPr>
                <w:lang w:val="es-ES"/>
              </w:rPr>
              <w:t>X</w:t>
            </w:r>
          </w:p>
        </w:tc>
        <w:tc>
          <w:tcPr>
            <w:tcW w:w="277" w:type="pct"/>
          </w:tcPr>
          <w:p w14:paraId="279B7E3D" w14:textId="537BADD1" w:rsidR="00DA3419" w:rsidRDefault="00C4509A" w:rsidP="005F0C3A">
            <w:pPr>
              <w:jc w:val="both"/>
              <w:rPr>
                <w:lang w:val="es-ES"/>
              </w:rPr>
            </w:pPr>
            <w:r>
              <w:rPr>
                <w:lang w:val="es-ES"/>
              </w:rPr>
              <w:t>X</w:t>
            </w:r>
          </w:p>
        </w:tc>
        <w:tc>
          <w:tcPr>
            <w:tcW w:w="277" w:type="pct"/>
          </w:tcPr>
          <w:p w14:paraId="1346A32F" w14:textId="7C48E04C" w:rsidR="00DA3419" w:rsidRDefault="00DA3419" w:rsidP="005F0C3A">
            <w:pPr>
              <w:jc w:val="both"/>
              <w:rPr>
                <w:lang w:val="es-ES"/>
              </w:rPr>
            </w:pP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341390E0" w:rsidR="00DA3419" w:rsidRPr="00C4509A" w:rsidRDefault="00C4509A" w:rsidP="00C4509A">
            <w:pPr>
              <w:pStyle w:val="Prrafodelista"/>
              <w:numPr>
                <w:ilvl w:val="0"/>
                <w:numId w:val="11"/>
              </w:numPr>
              <w:jc w:val="both"/>
            </w:pPr>
            <w:r w:rsidRPr="00C4509A">
              <w:t>Investigaci</w:t>
            </w:r>
            <w:r w:rsidRPr="00C4509A">
              <w:rPr>
                <w:lang w:val="es-ES"/>
              </w:rPr>
              <w:t>ón de Usuarios</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8684897" w:rsidR="00DA3419" w:rsidRDefault="00C4509A" w:rsidP="005F0C3A">
            <w:pPr>
              <w:jc w:val="both"/>
              <w:rPr>
                <w:lang w:val="es-ES"/>
              </w:rPr>
            </w:pPr>
            <w:r>
              <w:rPr>
                <w:lang w:val="es-ES"/>
              </w:rPr>
              <w:t>X</w:t>
            </w:r>
          </w:p>
        </w:tc>
        <w:tc>
          <w:tcPr>
            <w:tcW w:w="277" w:type="pct"/>
          </w:tcPr>
          <w:p w14:paraId="01EA8664" w14:textId="12D1CDEE" w:rsidR="00DA3419" w:rsidRDefault="00C4509A" w:rsidP="005F0C3A">
            <w:pPr>
              <w:jc w:val="both"/>
              <w:rPr>
                <w:lang w:val="es-ES"/>
              </w:rPr>
            </w:pPr>
            <w:r>
              <w:rPr>
                <w:lang w:val="es-ES"/>
              </w:rPr>
              <w:t>X</w:t>
            </w:r>
          </w:p>
        </w:tc>
        <w:tc>
          <w:tcPr>
            <w:tcW w:w="277" w:type="pct"/>
          </w:tcPr>
          <w:p w14:paraId="1D3261DA" w14:textId="15D5E2EE" w:rsidR="00DA3419" w:rsidRDefault="00C4509A" w:rsidP="005F0C3A">
            <w:pPr>
              <w:jc w:val="both"/>
              <w:rPr>
                <w:lang w:val="es-ES"/>
              </w:rPr>
            </w:pPr>
            <w:r>
              <w:rPr>
                <w:lang w:val="es-ES"/>
              </w:rPr>
              <w:t>X</w:t>
            </w: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64001E8B" w:rsidR="00DA3419" w:rsidRDefault="00DA3419" w:rsidP="005F0C3A">
            <w:pPr>
              <w:jc w:val="both"/>
              <w:rPr>
                <w:lang w:val="es-ES"/>
              </w:rPr>
            </w:pPr>
          </w:p>
        </w:tc>
        <w:tc>
          <w:tcPr>
            <w:tcW w:w="277" w:type="pct"/>
          </w:tcPr>
          <w:p w14:paraId="6FC763DE" w14:textId="73A0B287" w:rsidR="00DA3419" w:rsidRDefault="00DA3419" w:rsidP="005F0C3A">
            <w:pPr>
              <w:jc w:val="both"/>
              <w:rPr>
                <w:lang w:val="es-ES"/>
              </w:rPr>
            </w:pP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0FB55447" w:rsidR="00DA3419" w:rsidRPr="00C4509A" w:rsidRDefault="00C4509A" w:rsidP="00C4509A">
            <w:pPr>
              <w:pStyle w:val="Prrafodelista"/>
              <w:numPr>
                <w:ilvl w:val="0"/>
                <w:numId w:val="11"/>
              </w:numPr>
              <w:jc w:val="both"/>
            </w:pPr>
            <w:r w:rsidRPr="00C4509A">
              <w:t>Diseño centrado en el usuario</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5942D4FA" w:rsidR="00DA3419" w:rsidRDefault="00C4509A" w:rsidP="005F0C3A">
            <w:pPr>
              <w:jc w:val="both"/>
              <w:rPr>
                <w:lang w:val="es-ES"/>
              </w:rPr>
            </w:pPr>
            <w:r>
              <w:rPr>
                <w:lang w:val="es-ES"/>
              </w:rPr>
              <w:t>X</w:t>
            </w:r>
          </w:p>
        </w:tc>
        <w:tc>
          <w:tcPr>
            <w:tcW w:w="277" w:type="pct"/>
          </w:tcPr>
          <w:p w14:paraId="3D21306F" w14:textId="77E9F3AC" w:rsidR="00DA3419" w:rsidRDefault="00C4509A" w:rsidP="005F0C3A">
            <w:pPr>
              <w:jc w:val="both"/>
              <w:rPr>
                <w:lang w:val="es-ES"/>
              </w:rPr>
            </w:pPr>
            <w:r>
              <w:rPr>
                <w:lang w:val="es-ES"/>
              </w:rPr>
              <w:t>X</w:t>
            </w:r>
          </w:p>
        </w:tc>
        <w:tc>
          <w:tcPr>
            <w:tcW w:w="277" w:type="pct"/>
          </w:tcPr>
          <w:p w14:paraId="3D4BE14D" w14:textId="65360239" w:rsidR="00DA3419" w:rsidRDefault="00C4509A" w:rsidP="005F0C3A">
            <w:pPr>
              <w:jc w:val="both"/>
              <w:rPr>
                <w:lang w:val="es-ES"/>
              </w:rPr>
            </w:pPr>
            <w:r>
              <w:rPr>
                <w:lang w:val="es-ES"/>
              </w:rPr>
              <w:t>X</w:t>
            </w:r>
          </w:p>
        </w:tc>
        <w:tc>
          <w:tcPr>
            <w:tcW w:w="277" w:type="pct"/>
          </w:tcPr>
          <w:p w14:paraId="230F0BAF" w14:textId="73F163F1" w:rsidR="00DA3419" w:rsidRDefault="00DA3419" w:rsidP="005F0C3A">
            <w:pPr>
              <w:jc w:val="both"/>
              <w:rPr>
                <w:lang w:val="es-ES"/>
              </w:rPr>
            </w:pPr>
          </w:p>
        </w:tc>
        <w:tc>
          <w:tcPr>
            <w:tcW w:w="277" w:type="pct"/>
          </w:tcPr>
          <w:p w14:paraId="134001B5" w14:textId="083A72F2" w:rsidR="00DA3419" w:rsidRDefault="00DA3419" w:rsidP="005F0C3A">
            <w:pPr>
              <w:jc w:val="both"/>
              <w:rPr>
                <w:lang w:val="es-ES"/>
              </w:rPr>
            </w:pP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1485E1E2" w:rsidR="00DA3419" w:rsidRPr="00C4509A" w:rsidRDefault="00C4509A" w:rsidP="00C4509A">
            <w:pPr>
              <w:pStyle w:val="Prrafodelista"/>
              <w:numPr>
                <w:ilvl w:val="0"/>
                <w:numId w:val="11"/>
              </w:numPr>
              <w:jc w:val="both"/>
            </w:pPr>
            <w:r w:rsidRPr="00C4509A">
              <w:rPr>
                <w:lang w:val="es-ES"/>
              </w:rPr>
              <w:t>Evaluación de</w:t>
            </w:r>
            <w:r>
              <w:rPr>
                <w:lang w:val="es-ES"/>
              </w:rPr>
              <w:t>l prototipo del</w:t>
            </w:r>
            <w:r w:rsidRPr="00C4509A">
              <w:rPr>
                <w:lang w:val="es-ES"/>
              </w:rPr>
              <w:t xml:space="preserve"> Sistema</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0E940EB0" w:rsidR="00DA3419" w:rsidRDefault="00C4509A" w:rsidP="005F0C3A">
            <w:pPr>
              <w:jc w:val="both"/>
              <w:rPr>
                <w:lang w:val="es-ES"/>
              </w:rPr>
            </w:pPr>
            <w:r>
              <w:rPr>
                <w:lang w:val="es-ES"/>
              </w:rPr>
              <w:t>X</w:t>
            </w:r>
          </w:p>
        </w:tc>
        <w:tc>
          <w:tcPr>
            <w:tcW w:w="277" w:type="pct"/>
          </w:tcPr>
          <w:p w14:paraId="2951A1DC" w14:textId="61042C69" w:rsidR="00DA3419" w:rsidRDefault="00DA3419" w:rsidP="005F0C3A">
            <w:pPr>
              <w:jc w:val="both"/>
              <w:rPr>
                <w:lang w:val="es-ES"/>
              </w:rPr>
            </w:pPr>
          </w:p>
        </w:tc>
        <w:tc>
          <w:tcPr>
            <w:tcW w:w="348" w:type="pct"/>
          </w:tcPr>
          <w:p w14:paraId="3BBB3882" w14:textId="47C2DEBA" w:rsidR="00DA3419" w:rsidRDefault="00DA3419" w:rsidP="005F0C3A">
            <w:pPr>
              <w:jc w:val="both"/>
              <w:rPr>
                <w:lang w:val="es-ES"/>
              </w:rPr>
            </w:pPr>
          </w:p>
        </w:tc>
      </w:tr>
      <w:tr w:rsidR="00C4509A" w14:paraId="52B3103B" w14:textId="77777777" w:rsidTr="004026D1">
        <w:tc>
          <w:tcPr>
            <w:tcW w:w="2159" w:type="pct"/>
          </w:tcPr>
          <w:p w14:paraId="1B9090EA" w14:textId="7C601337" w:rsidR="00C4509A" w:rsidRPr="00C4509A" w:rsidRDefault="00C4509A" w:rsidP="00C4509A">
            <w:pPr>
              <w:pStyle w:val="Prrafodelista"/>
              <w:numPr>
                <w:ilvl w:val="0"/>
                <w:numId w:val="11"/>
              </w:numPr>
              <w:jc w:val="both"/>
              <w:rPr>
                <w:lang w:val="es-ES"/>
              </w:rPr>
            </w:pPr>
            <w:r>
              <w:rPr>
                <w:lang w:val="es-ES"/>
              </w:rPr>
              <w:t>Documentación</w:t>
            </w:r>
          </w:p>
        </w:tc>
        <w:tc>
          <w:tcPr>
            <w:tcW w:w="277" w:type="pct"/>
          </w:tcPr>
          <w:p w14:paraId="14140ECB" w14:textId="77777777" w:rsidR="00C4509A" w:rsidRDefault="00C4509A" w:rsidP="005F0C3A">
            <w:pPr>
              <w:jc w:val="both"/>
              <w:rPr>
                <w:lang w:val="es-ES"/>
              </w:rPr>
            </w:pPr>
          </w:p>
        </w:tc>
        <w:tc>
          <w:tcPr>
            <w:tcW w:w="277" w:type="pct"/>
          </w:tcPr>
          <w:p w14:paraId="6088348C" w14:textId="77777777" w:rsidR="00C4509A" w:rsidRDefault="00C4509A" w:rsidP="005F0C3A">
            <w:pPr>
              <w:jc w:val="both"/>
              <w:rPr>
                <w:lang w:val="es-ES"/>
              </w:rPr>
            </w:pPr>
          </w:p>
        </w:tc>
        <w:tc>
          <w:tcPr>
            <w:tcW w:w="277" w:type="pct"/>
          </w:tcPr>
          <w:p w14:paraId="6454BE8A" w14:textId="77777777" w:rsidR="00C4509A" w:rsidRDefault="00C4509A" w:rsidP="005F0C3A">
            <w:pPr>
              <w:jc w:val="both"/>
              <w:rPr>
                <w:lang w:val="es-ES"/>
              </w:rPr>
            </w:pPr>
          </w:p>
        </w:tc>
        <w:tc>
          <w:tcPr>
            <w:tcW w:w="277" w:type="pct"/>
          </w:tcPr>
          <w:p w14:paraId="221EB29D" w14:textId="77777777" w:rsidR="00C4509A" w:rsidRDefault="00C4509A" w:rsidP="005F0C3A">
            <w:pPr>
              <w:jc w:val="both"/>
              <w:rPr>
                <w:lang w:val="es-ES"/>
              </w:rPr>
            </w:pPr>
          </w:p>
        </w:tc>
        <w:tc>
          <w:tcPr>
            <w:tcW w:w="277" w:type="pct"/>
          </w:tcPr>
          <w:p w14:paraId="0EB6FBE4" w14:textId="77777777" w:rsidR="00C4509A" w:rsidRDefault="00C4509A" w:rsidP="005F0C3A">
            <w:pPr>
              <w:jc w:val="both"/>
              <w:rPr>
                <w:lang w:val="es-ES"/>
              </w:rPr>
            </w:pPr>
          </w:p>
        </w:tc>
        <w:tc>
          <w:tcPr>
            <w:tcW w:w="277" w:type="pct"/>
          </w:tcPr>
          <w:p w14:paraId="1CEA1EEA" w14:textId="77777777" w:rsidR="00C4509A" w:rsidRDefault="00C4509A" w:rsidP="005F0C3A">
            <w:pPr>
              <w:jc w:val="both"/>
              <w:rPr>
                <w:lang w:val="es-ES"/>
              </w:rPr>
            </w:pPr>
          </w:p>
        </w:tc>
        <w:tc>
          <w:tcPr>
            <w:tcW w:w="277" w:type="pct"/>
          </w:tcPr>
          <w:p w14:paraId="5CB0BC9D" w14:textId="77777777" w:rsidR="00C4509A" w:rsidRDefault="00C4509A" w:rsidP="005F0C3A">
            <w:pPr>
              <w:jc w:val="both"/>
              <w:rPr>
                <w:lang w:val="es-ES"/>
              </w:rPr>
            </w:pPr>
          </w:p>
        </w:tc>
        <w:tc>
          <w:tcPr>
            <w:tcW w:w="277" w:type="pct"/>
          </w:tcPr>
          <w:p w14:paraId="0340C96D" w14:textId="77777777" w:rsidR="00C4509A" w:rsidRDefault="00C4509A" w:rsidP="005F0C3A">
            <w:pPr>
              <w:jc w:val="both"/>
              <w:rPr>
                <w:lang w:val="es-ES"/>
              </w:rPr>
            </w:pPr>
          </w:p>
        </w:tc>
        <w:tc>
          <w:tcPr>
            <w:tcW w:w="277" w:type="pct"/>
          </w:tcPr>
          <w:p w14:paraId="677C0DC6" w14:textId="78289401" w:rsidR="00C4509A" w:rsidRDefault="00C4509A" w:rsidP="005F0C3A">
            <w:pPr>
              <w:jc w:val="both"/>
              <w:rPr>
                <w:lang w:val="es-ES"/>
              </w:rPr>
            </w:pPr>
            <w:r>
              <w:rPr>
                <w:lang w:val="es-ES"/>
              </w:rPr>
              <w:t>X</w:t>
            </w:r>
          </w:p>
        </w:tc>
        <w:tc>
          <w:tcPr>
            <w:tcW w:w="348" w:type="pct"/>
          </w:tcPr>
          <w:p w14:paraId="1D294119" w14:textId="19E762DC" w:rsidR="00C4509A" w:rsidRDefault="00C4509A" w:rsidP="005F0C3A">
            <w:pPr>
              <w:jc w:val="both"/>
              <w:rPr>
                <w:lang w:val="es-ES"/>
              </w:rPr>
            </w:pPr>
          </w:p>
        </w:tc>
      </w:tr>
      <w:tr w:rsidR="00C4509A" w14:paraId="601E4ACD" w14:textId="77777777" w:rsidTr="00C4509A">
        <w:trPr>
          <w:trHeight w:val="264"/>
        </w:trPr>
        <w:tc>
          <w:tcPr>
            <w:tcW w:w="2159" w:type="pct"/>
          </w:tcPr>
          <w:p w14:paraId="6EB48DBB" w14:textId="100EEB02" w:rsidR="00C4509A" w:rsidRDefault="00C4509A" w:rsidP="00C4509A">
            <w:pPr>
              <w:pStyle w:val="Prrafodelista"/>
              <w:numPr>
                <w:ilvl w:val="0"/>
                <w:numId w:val="11"/>
              </w:numPr>
              <w:jc w:val="both"/>
              <w:rPr>
                <w:lang w:val="es-ES"/>
              </w:rPr>
            </w:pPr>
            <w:r>
              <w:rPr>
                <w:lang w:val="es-ES"/>
              </w:rPr>
              <w:t>Publicación</w:t>
            </w:r>
          </w:p>
        </w:tc>
        <w:tc>
          <w:tcPr>
            <w:tcW w:w="277" w:type="pct"/>
          </w:tcPr>
          <w:p w14:paraId="1FAE3C37" w14:textId="77777777" w:rsidR="00C4509A" w:rsidRDefault="00C4509A" w:rsidP="005F0C3A">
            <w:pPr>
              <w:jc w:val="both"/>
              <w:rPr>
                <w:lang w:val="es-ES"/>
              </w:rPr>
            </w:pPr>
          </w:p>
        </w:tc>
        <w:tc>
          <w:tcPr>
            <w:tcW w:w="277" w:type="pct"/>
          </w:tcPr>
          <w:p w14:paraId="7A48D86D" w14:textId="77777777" w:rsidR="00C4509A" w:rsidRDefault="00C4509A" w:rsidP="005F0C3A">
            <w:pPr>
              <w:jc w:val="both"/>
              <w:rPr>
                <w:lang w:val="es-ES"/>
              </w:rPr>
            </w:pPr>
          </w:p>
        </w:tc>
        <w:tc>
          <w:tcPr>
            <w:tcW w:w="277" w:type="pct"/>
          </w:tcPr>
          <w:p w14:paraId="57A3D49E" w14:textId="77777777" w:rsidR="00C4509A" w:rsidRDefault="00C4509A" w:rsidP="005F0C3A">
            <w:pPr>
              <w:jc w:val="both"/>
              <w:rPr>
                <w:lang w:val="es-ES"/>
              </w:rPr>
            </w:pPr>
          </w:p>
        </w:tc>
        <w:tc>
          <w:tcPr>
            <w:tcW w:w="277" w:type="pct"/>
          </w:tcPr>
          <w:p w14:paraId="43209787" w14:textId="77777777" w:rsidR="00C4509A" w:rsidRDefault="00C4509A" w:rsidP="005F0C3A">
            <w:pPr>
              <w:jc w:val="both"/>
              <w:rPr>
                <w:lang w:val="es-ES"/>
              </w:rPr>
            </w:pPr>
          </w:p>
        </w:tc>
        <w:tc>
          <w:tcPr>
            <w:tcW w:w="277" w:type="pct"/>
          </w:tcPr>
          <w:p w14:paraId="5461DF9F" w14:textId="77777777" w:rsidR="00C4509A" w:rsidRDefault="00C4509A" w:rsidP="005F0C3A">
            <w:pPr>
              <w:jc w:val="both"/>
              <w:rPr>
                <w:lang w:val="es-ES"/>
              </w:rPr>
            </w:pPr>
          </w:p>
        </w:tc>
        <w:tc>
          <w:tcPr>
            <w:tcW w:w="277" w:type="pct"/>
          </w:tcPr>
          <w:p w14:paraId="49CCBED6" w14:textId="77777777" w:rsidR="00C4509A" w:rsidRDefault="00C4509A" w:rsidP="005F0C3A">
            <w:pPr>
              <w:jc w:val="both"/>
              <w:rPr>
                <w:lang w:val="es-ES"/>
              </w:rPr>
            </w:pPr>
          </w:p>
        </w:tc>
        <w:tc>
          <w:tcPr>
            <w:tcW w:w="277" w:type="pct"/>
          </w:tcPr>
          <w:p w14:paraId="4EC1FD0B" w14:textId="77777777" w:rsidR="00C4509A" w:rsidRDefault="00C4509A" w:rsidP="005F0C3A">
            <w:pPr>
              <w:jc w:val="both"/>
              <w:rPr>
                <w:lang w:val="es-ES"/>
              </w:rPr>
            </w:pPr>
          </w:p>
        </w:tc>
        <w:tc>
          <w:tcPr>
            <w:tcW w:w="277" w:type="pct"/>
          </w:tcPr>
          <w:p w14:paraId="03157F05" w14:textId="77777777" w:rsidR="00C4509A" w:rsidRDefault="00C4509A" w:rsidP="005F0C3A">
            <w:pPr>
              <w:jc w:val="both"/>
              <w:rPr>
                <w:lang w:val="es-ES"/>
              </w:rPr>
            </w:pPr>
          </w:p>
        </w:tc>
        <w:tc>
          <w:tcPr>
            <w:tcW w:w="277" w:type="pct"/>
          </w:tcPr>
          <w:p w14:paraId="6AB68522" w14:textId="77777777" w:rsidR="00C4509A" w:rsidRDefault="00C4509A" w:rsidP="005F0C3A">
            <w:pPr>
              <w:jc w:val="both"/>
              <w:rPr>
                <w:lang w:val="es-ES"/>
              </w:rPr>
            </w:pPr>
          </w:p>
        </w:tc>
        <w:tc>
          <w:tcPr>
            <w:tcW w:w="348" w:type="pct"/>
          </w:tcPr>
          <w:p w14:paraId="771E4A88" w14:textId="5CC84ADE" w:rsidR="00C4509A" w:rsidRDefault="00C4509A" w:rsidP="005F0C3A">
            <w:pPr>
              <w:jc w:val="both"/>
              <w:rPr>
                <w:lang w:val="es-ES"/>
              </w:rPr>
            </w:pPr>
            <w:r>
              <w:rPr>
                <w:lang w:val="es-ES"/>
              </w:rPr>
              <w:t>X</w:t>
            </w:r>
          </w:p>
        </w:tc>
      </w:tr>
      <w:tr w:rsidR="00C4509A" w14:paraId="100A6AF0" w14:textId="77777777" w:rsidTr="00C4509A">
        <w:trPr>
          <w:trHeight w:val="264"/>
        </w:trPr>
        <w:tc>
          <w:tcPr>
            <w:tcW w:w="2159" w:type="pct"/>
          </w:tcPr>
          <w:p w14:paraId="519EB71D" w14:textId="2A4C61A2" w:rsidR="00C4509A" w:rsidRDefault="00C4509A" w:rsidP="00C4509A">
            <w:pPr>
              <w:pStyle w:val="Prrafodelista"/>
              <w:numPr>
                <w:ilvl w:val="0"/>
                <w:numId w:val="11"/>
              </w:numPr>
              <w:jc w:val="both"/>
              <w:rPr>
                <w:lang w:val="es-ES"/>
              </w:rPr>
            </w:pPr>
            <w:r>
              <w:rPr>
                <w:lang w:val="es-ES"/>
              </w:rPr>
              <w:t>Redacción de tesis</w:t>
            </w:r>
          </w:p>
        </w:tc>
        <w:tc>
          <w:tcPr>
            <w:tcW w:w="277" w:type="pct"/>
          </w:tcPr>
          <w:p w14:paraId="50E3A941" w14:textId="4D9734BF" w:rsidR="00C4509A" w:rsidRDefault="00C4509A" w:rsidP="005F0C3A">
            <w:pPr>
              <w:jc w:val="both"/>
              <w:rPr>
                <w:lang w:val="es-ES"/>
              </w:rPr>
            </w:pPr>
            <w:r>
              <w:rPr>
                <w:lang w:val="es-ES"/>
              </w:rPr>
              <w:t>X</w:t>
            </w:r>
          </w:p>
        </w:tc>
        <w:tc>
          <w:tcPr>
            <w:tcW w:w="277" w:type="pct"/>
          </w:tcPr>
          <w:p w14:paraId="48E0F4A9" w14:textId="3CCF6219" w:rsidR="00C4509A" w:rsidRDefault="00C4509A" w:rsidP="005F0C3A">
            <w:pPr>
              <w:jc w:val="both"/>
              <w:rPr>
                <w:lang w:val="es-ES"/>
              </w:rPr>
            </w:pPr>
            <w:r>
              <w:rPr>
                <w:lang w:val="es-ES"/>
              </w:rPr>
              <w:t>X</w:t>
            </w:r>
          </w:p>
        </w:tc>
        <w:tc>
          <w:tcPr>
            <w:tcW w:w="277" w:type="pct"/>
          </w:tcPr>
          <w:p w14:paraId="7916CD42" w14:textId="7AF32355" w:rsidR="00C4509A" w:rsidRDefault="00C4509A" w:rsidP="005F0C3A">
            <w:pPr>
              <w:jc w:val="both"/>
              <w:rPr>
                <w:lang w:val="es-ES"/>
              </w:rPr>
            </w:pPr>
            <w:r>
              <w:rPr>
                <w:lang w:val="es-ES"/>
              </w:rPr>
              <w:t>X</w:t>
            </w:r>
          </w:p>
        </w:tc>
        <w:tc>
          <w:tcPr>
            <w:tcW w:w="277" w:type="pct"/>
          </w:tcPr>
          <w:p w14:paraId="7ACD6352" w14:textId="5C9F744E" w:rsidR="00C4509A" w:rsidRDefault="00C4509A" w:rsidP="005F0C3A">
            <w:pPr>
              <w:jc w:val="both"/>
              <w:rPr>
                <w:lang w:val="es-ES"/>
              </w:rPr>
            </w:pPr>
            <w:r>
              <w:rPr>
                <w:lang w:val="es-ES"/>
              </w:rPr>
              <w:t>X</w:t>
            </w:r>
          </w:p>
        </w:tc>
        <w:tc>
          <w:tcPr>
            <w:tcW w:w="277" w:type="pct"/>
          </w:tcPr>
          <w:p w14:paraId="346834DB" w14:textId="6C3DBB0F" w:rsidR="00C4509A" w:rsidRDefault="00C4509A" w:rsidP="005F0C3A">
            <w:pPr>
              <w:jc w:val="both"/>
              <w:rPr>
                <w:lang w:val="es-ES"/>
              </w:rPr>
            </w:pPr>
            <w:r>
              <w:rPr>
                <w:lang w:val="es-ES"/>
              </w:rPr>
              <w:t>X</w:t>
            </w:r>
          </w:p>
        </w:tc>
        <w:tc>
          <w:tcPr>
            <w:tcW w:w="277" w:type="pct"/>
          </w:tcPr>
          <w:p w14:paraId="1CC076F9" w14:textId="173E2FC7" w:rsidR="00C4509A" w:rsidRDefault="00C4509A" w:rsidP="005F0C3A">
            <w:pPr>
              <w:jc w:val="both"/>
              <w:rPr>
                <w:lang w:val="es-ES"/>
              </w:rPr>
            </w:pPr>
            <w:r>
              <w:rPr>
                <w:lang w:val="es-ES"/>
              </w:rPr>
              <w:t>X</w:t>
            </w:r>
          </w:p>
        </w:tc>
        <w:tc>
          <w:tcPr>
            <w:tcW w:w="277" w:type="pct"/>
          </w:tcPr>
          <w:p w14:paraId="1EA0F7E4" w14:textId="47BBAC8D" w:rsidR="00C4509A" w:rsidRDefault="00C4509A" w:rsidP="005F0C3A">
            <w:pPr>
              <w:jc w:val="both"/>
              <w:rPr>
                <w:lang w:val="es-ES"/>
              </w:rPr>
            </w:pPr>
            <w:r>
              <w:rPr>
                <w:lang w:val="es-ES"/>
              </w:rPr>
              <w:t>X</w:t>
            </w:r>
          </w:p>
        </w:tc>
        <w:tc>
          <w:tcPr>
            <w:tcW w:w="277" w:type="pct"/>
          </w:tcPr>
          <w:p w14:paraId="2052999B" w14:textId="05D76D1A" w:rsidR="00C4509A" w:rsidRDefault="00C4509A" w:rsidP="005F0C3A">
            <w:pPr>
              <w:jc w:val="both"/>
              <w:rPr>
                <w:lang w:val="es-ES"/>
              </w:rPr>
            </w:pPr>
            <w:r>
              <w:rPr>
                <w:lang w:val="es-ES"/>
              </w:rPr>
              <w:t>X</w:t>
            </w:r>
          </w:p>
        </w:tc>
        <w:tc>
          <w:tcPr>
            <w:tcW w:w="277" w:type="pct"/>
          </w:tcPr>
          <w:p w14:paraId="1BDB967E" w14:textId="348123B0" w:rsidR="00C4509A" w:rsidRDefault="00C4509A" w:rsidP="005F0C3A">
            <w:pPr>
              <w:jc w:val="both"/>
              <w:rPr>
                <w:lang w:val="es-ES"/>
              </w:rPr>
            </w:pPr>
            <w:r>
              <w:rPr>
                <w:lang w:val="es-ES"/>
              </w:rPr>
              <w:t>X</w:t>
            </w:r>
          </w:p>
        </w:tc>
        <w:tc>
          <w:tcPr>
            <w:tcW w:w="348" w:type="pct"/>
          </w:tcPr>
          <w:p w14:paraId="522928AE" w14:textId="534D0A76" w:rsidR="00C4509A" w:rsidRDefault="00C4509A"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encuentra financiado por Cienci</w:t>
      </w:r>
      <w:r>
        <w:rPr>
          <w:lang w:val="es-ES"/>
        </w:rPr>
        <w:t>Activa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52959798" w:rsidR="009B45F6" w:rsidRDefault="00F4544C" w:rsidP="005F0C3A">
            <w:pPr>
              <w:jc w:val="both"/>
              <w:rPr>
                <w:lang w:val="es-ES"/>
              </w:rPr>
            </w:pPr>
            <w:r>
              <w:rPr>
                <w:lang w:val="es-ES"/>
              </w:rPr>
              <w:t>35</w:t>
            </w:r>
            <w:r w:rsidR="001065CB">
              <w:rPr>
                <w:lang w:val="es-ES"/>
              </w:rPr>
              <w:t>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3558EBA5" w:rsidR="00980AFA" w:rsidRDefault="00F4544C" w:rsidP="005F0C3A">
            <w:pPr>
              <w:jc w:val="both"/>
              <w:rPr>
                <w:lang w:val="es-ES"/>
              </w:rPr>
            </w:pPr>
            <w:r>
              <w:rPr>
                <w:lang w:val="es-ES"/>
              </w:rPr>
              <w:t>55</w:t>
            </w:r>
            <w:r w:rsidR="00D53AB2">
              <w:rPr>
                <w:lang w:val="es-ES"/>
              </w:rPr>
              <w:t>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lastRenderedPageBreak/>
              <w:t>Dominio web</w:t>
            </w:r>
          </w:p>
        </w:tc>
        <w:tc>
          <w:tcPr>
            <w:tcW w:w="4380" w:type="dxa"/>
          </w:tcPr>
          <w:p w14:paraId="11A611A7" w14:textId="785061EE" w:rsidR="009B45F6" w:rsidRDefault="00F4544C" w:rsidP="005F0C3A">
            <w:pPr>
              <w:jc w:val="both"/>
              <w:rPr>
                <w:lang w:val="es-ES"/>
              </w:rPr>
            </w:pPr>
            <w:r>
              <w:rPr>
                <w:lang w:val="es-ES"/>
              </w:rPr>
              <w:t>3</w:t>
            </w:r>
            <w:r w:rsidR="006C5063">
              <w:rPr>
                <w:lang w:val="es-ES"/>
              </w:rPr>
              <w:t>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69B06BCA" w:rsidR="009B45F6" w:rsidRDefault="00F4544C" w:rsidP="005F0C3A">
            <w:pPr>
              <w:jc w:val="both"/>
              <w:rPr>
                <w:lang w:val="es-ES"/>
              </w:rPr>
            </w:pPr>
            <w:r>
              <w:rPr>
                <w:lang w:val="es-ES"/>
              </w:rPr>
              <w:t>55</w:t>
            </w:r>
            <w:r w:rsidR="006C5063">
              <w:rPr>
                <w:lang w:val="es-ES"/>
              </w:rPr>
              <w:t>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6BF04D44" w:rsidR="00E92CC3" w:rsidRDefault="00AE69ED" w:rsidP="005F0C3A">
            <w:pPr>
              <w:jc w:val="both"/>
              <w:rPr>
                <w:lang w:val="es-ES"/>
              </w:rPr>
            </w:pPr>
            <w:r>
              <w:rPr>
                <w:lang w:val="es-ES"/>
              </w:rPr>
              <w:t>500</w:t>
            </w:r>
          </w:p>
        </w:tc>
      </w:tr>
      <w:tr w:rsidR="00AE69ED" w14:paraId="3289B6E5" w14:textId="77777777" w:rsidTr="009B45F6">
        <w:trPr>
          <w:trHeight w:val="328"/>
        </w:trPr>
        <w:tc>
          <w:tcPr>
            <w:tcW w:w="4380" w:type="dxa"/>
          </w:tcPr>
          <w:p w14:paraId="1A7BDD37" w14:textId="683A3EB0" w:rsidR="00AE69ED" w:rsidRDefault="00AE69ED" w:rsidP="005F0C3A">
            <w:pPr>
              <w:jc w:val="both"/>
              <w:rPr>
                <w:lang w:val="es-ES"/>
              </w:rPr>
            </w:pPr>
            <w:r>
              <w:rPr>
                <w:lang w:val="es-ES"/>
              </w:rPr>
              <w:t>Programa de prototipado</w:t>
            </w:r>
          </w:p>
        </w:tc>
        <w:tc>
          <w:tcPr>
            <w:tcW w:w="4380" w:type="dxa"/>
          </w:tcPr>
          <w:p w14:paraId="1CE25954" w14:textId="1D83DB6D" w:rsidR="00AE69ED" w:rsidRDefault="00AE69ED"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r w:rsidRPr="009B40AE">
        <w:rPr>
          <w:lang w:val="en-US"/>
          <w:rPrChange w:id="173" w:author="Cesar Carcamo" w:date="2017-05-10T09:13:00Z">
            <w:rPr>
              <w:lang w:val="es-ES"/>
            </w:rPr>
          </w:rPrChange>
        </w:rPr>
        <w:t>Referencias</w:t>
      </w:r>
    </w:p>
    <w:p w14:paraId="3226B9C8" w14:textId="77777777" w:rsidR="003D2BC8" w:rsidRPr="009B40AE" w:rsidRDefault="003D2BC8" w:rsidP="005F0C3A">
      <w:pPr>
        <w:jc w:val="both"/>
        <w:rPr>
          <w:lang w:val="en-US"/>
          <w:rPrChange w:id="174" w:author="Cesar Carcamo" w:date="2017-05-10T09:13:00Z">
            <w:rPr>
              <w:lang w:val="es-ES"/>
            </w:rPr>
          </w:rPrChange>
        </w:rPr>
      </w:pPr>
    </w:p>
    <w:p w14:paraId="666BBA1A" w14:textId="3F1470CC" w:rsidR="00054688" w:rsidRPr="00054688" w:rsidRDefault="00B43145" w:rsidP="00054688">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003D2BC8" w:rsidRPr="009B40AE">
        <w:rPr>
          <w:lang w:val="en-US"/>
          <w:rPrChange w:id="175" w:author="Cesar Carcamo" w:date="2017-05-10T09:13:00Z">
            <w:rPr>
              <w:lang w:val="es-ES"/>
            </w:rPr>
          </w:rPrChange>
        </w:rPr>
        <w:instrText xml:space="preserve">ADDIN Mendeley Bibliography CSL_BIBLIOGRAPHY </w:instrText>
      </w:r>
      <w:r>
        <w:rPr>
          <w:lang w:val="es-ES"/>
        </w:rPr>
        <w:fldChar w:fldCharType="separate"/>
      </w:r>
      <w:r w:rsidR="00054688" w:rsidRPr="00054688">
        <w:rPr>
          <w:rFonts w:ascii="Calibri" w:eastAsia="Times New Roman" w:hAnsi="Calibri" w:cs="Times New Roman"/>
          <w:noProof/>
        </w:rPr>
        <w:t xml:space="preserve">1. </w:t>
      </w:r>
      <w:r w:rsidR="00054688" w:rsidRPr="00054688">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4DCF6B95"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 </w:t>
      </w:r>
      <w:r w:rsidRPr="00054688">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295F21C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3. </w:t>
      </w:r>
      <w:r w:rsidRPr="00054688">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41A073D0"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4. </w:t>
      </w:r>
      <w:r w:rsidRPr="00054688">
        <w:rPr>
          <w:rFonts w:ascii="Calibri" w:eastAsia="Times New Roman" w:hAnsi="Calibri" w:cs="Times New Roman"/>
          <w:noProof/>
        </w:rPr>
        <w:tab/>
        <w:t xml:space="preserve">Predictors of patient satisfaction. Gomal J Med Sci. 9(2). </w:t>
      </w:r>
    </w:p>
    <w:p w14:paraId="4387D132"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5. </w:t>
      </w:r>
      <w:r w:rsidRPr="00054688">
        <w:rPr>
          <w:rFonts w:ascii="Calibri" w:eastAsia="Times New Roman" w:hAnsi="Calibri" w:cs="Times New Roman"/>
          <w:noProof/>
        </w:rPr>
        <w:tab/>
        <w:t>Atención al usuario y Servicio al Cliente [Internet]. Available from: http://es.slideshare.net/taimutay/atencin-al-usuario-y-servicio-al-cliente</w:t>
      </w:r>
    </w:p>
    <w:p w14:paraId="4C7154D0"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6. </w:t>
      </w:r>
      <w:r w:rsidRPr="00054688">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32CF8DC0"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7. </w:t>
      </w:r>
      <w:r w:rsidRPr="00054688">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5F7DBE96"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8. </w:t>
      </w:r>
      <w:r w:rsidRPr="00054688">
        <w:rPr>
          <w:rFonts w:ascii="Calibri" w:eastAsia="Times New Roman" w:hAnsi="Calibri" w:cs="Times New Roman"/>
          <w:noProof/>
        </w:rPr>
        <w:tab/>
        <w:t xml:space="preserve">Ordonnance n° 96-346 du 24 avril 1996 portant réforme de l’hospitalisation publique et privée | Legifrance [Internet]. Available from: </w:t>
      </w:r>
      <w:r w:rsidRPr="00054688">
        <w:rPr>
          <w:rFonts w:ascii="Calibri" w:eastAsia="Times New Roman" w:hAnsi="Calibri" w:cs="Times New Roman"/>
          <w:noProof/>
        </w:rPr>
        <w:lastRenderedPageBreak/>
        <w:t>https://www.legifrance.gouv.fr/affichTexte.do?cidTexte=JORFTEXT000000742206</w:t>
      </w:r>
    </w:p>
    <w:p w14:paraId="76057767"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9. </w:t>
      </w:r>
      <w:r w:rsidRPr="00054688">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4AC28E5F"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0. </w:t>
      </w:r>
      <w:r w:rsidRPr="00054688">
        <w:rPr>
          <w:rFonts w:ascii="Calibri" w:eastAsia="Times New Roman" w:hAnsi="Calibri" w:cs="Times New Roman"/>
          <w:noProof/>
        </w:rPr>
        <w:tab/>
        <w:t xml:space="preserve">The NHS Plan A plan for investment A plan for reform. 2000; </w:t>
      </w:r>
    </w:p>
    <w:p w14:paraId="24DCB857"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1. </w:t>
      </w:r>
      <w:r w:rsidRPr="00054688">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4298B5A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2. </w:t>
      </w:r>
      <w:r w:rsidRPr="00054688">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777E800A"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3. </w:t>
      </w:r>
      <w:r w:rsidRPr="00054688">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4B0309C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4. </w:t>
      </w:r>
      <w:r w:rsidRPr="00054688">
        <w:rPr>
          <w:rFonts w:ascii="Calibri" w:eastAsia="Times New Roman" w:hAnsi="Calibri" w:cs="Times New Roman"/>
          <w:noProof/>
        </w:rPr>
        <w:tab/>
        <w:t xml:space="preserve">Noakes Schulze A. User-Centered Design for Information Professionals. Assoc Libr Inf Sci Educ. </w:t>
      </w:r>
    </w:p>
    <w:p w14:paraId="4E9BD537"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5. </w:t>
      </w:r>
      <w:r w:rsidRPr="00054688">
        <w:rPr>
          <w:rFonts w:ascii="Calibri" w:eastAsia="Times New Roman" w:hAnsi="Calibri" w:cs="Times New Roman"/>
          <w:noProof/>
        </w:rPr>
        <w:tab/>
        <w:t xml:space="preserve">Heland M. HANDBOOK OF HUMAN-COMPUTER INTERACTION. 1991. 1135 p. </w:t>
      </w:r>
    </w:p>
    <w:p w14:paraId="4B4F6D5B"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6. </w:t>
      </w:r>
      <w:r w:rsidRPr="00054688">
        <w:rPr>
          <w:rFonts w:ascii="Calibri" w:eastAsia="Times New Roman" w:hAnsi="Calibri" w:cs="Times New Roman"/>
          <w:noProof/>
        </w:rPr>
        <w:tab/>
        <w:t>SUSALUD | Inicio [Internet]. [cited 2017 Mar 14]. Available from: http://portales.susalud.gob.pe/web/portal/nosotros</w:t>
      </w:r>
    </w:p>
    <w:p w14:paraId="412315BF"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7. </w:t>
      </w:r>
      <w:r w:rsidRPr="00054688">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7A062A7B"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8. </w:t>
      </w:r>
      <w:r w:rsidRPr="00054688">
        <w:rPr>
          <w:rFonts w:ascii="Calibri" w:eastAsia="Times New Roman" w:hAnsi="Calibri" w:cs="Times New Roman"/>
          <w:noProof/>
        </w:rPr>
        <w:tab/>
        <w:t>BPM PAC | Consulta [Internet]. [cited 2017 Mar 14]. Available from: http://app17.susalud.gob.pe/formulario_consulta/</w:t>
      </w:r>
    </w:p>
    <w:p w14:paraId="5998B8AD"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19. </w:t>
      </w:r>
      <w:r w:rsidRPr="00054688">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52F1B8C3"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0. </w:t>
      </w:r>
      <w:r w:rsidRPr="00054688">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1E49EA9B"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1. </w:t>
      </w:r>
      <w:r w:rsidRPr="00054688">
        <w:rPr>
          <w:rFonts w:ascii="Calibri" w:eastAsia="Times New Roman" w:hAnsi="Calibri" w:cs="Times New Roman"/>
          <w:noProof/>
        </w:rPr>
        <w:tab/>
        <w:t xml:space="preserve">Davis FD. A Technology Acceptance Model for Empirically Testing New End-User Information Systems. 1985; </w:t>
      </w:r>
    </w:p>
    <w:p w14:paraId="14BA0704" w14:textId="77777777" w:rsidR="00054688" w:rsidRPr="00054688" w:rsidRDefault="00054688" w:rsidP="00054688">
      <w:pPr>
        <w:widowControl w:val="0"/>
        <w:autoSpaceDE w:val="0"/>
        <w:autoSpaceDN w:val="0"/>
        <w:adjustRightInd w:val="0"/>
        <w:ind w:left="640" w:hanging="640"/>
        <w:rPr>
          <w:rFonts w:ascii="Calibri" w:eastAsia="Times New Roman" w:hAnsi="Calibri" w:cs="Times New Roman"/>
          <w:noProof/>
        </w:rPr>
      </w:pPr>
      <w:r w:rsidRPr="00054688">
        <w:rPr>
          <w:rFonts w:ascii="Calibri" w:eastAsia="Times New Roman" w:hAnsi="Calibri" w:cs="Times New Roman"/>
          <w:noProof/>
        </w:rPr>
        <w:t xml:space="preserve">22. </w:t>
      </w:r>
      <w:r w:rsidRPr="00054688">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3FABDB9A" w14:textId="77777777" w:rsidR="00054688" w:rsidRPr="00054688" w:rsidRDefault="00054688" w:rsidP="00054688">
      <w:pPr>
        <w:widowControl w:val="0"/>
        <w:autoSpaceDE w:val="0"/>
        <w:autoSpaceDN w:val="0"/>
        <w:adjustRightInd w:val="0"/>
        <w:ind w:left="640" w:hanging="640"/>
        <w:rPr>
          <w:rFonts w:ascii="Calibri" w:hAnsi="Calibri"/>
          <w:noProof/>
        </w:rPr>
      </w:pPr>
      <w:r w:rsidRPr="00054688">
        <w:rPr>
          <w:rFonts w:ascii="Calibri" w:eastAsia="Times New Roman" w:hAnsi="Calibri" w:cs="Times New Roman"/>
          <w:noProof/>
        </w:rPr>
        <w:t xml:space="preserve">23. </w:t>
      </w:r>
      <w:r w:rsidRPr="00054688">
        <w:rPr>
          <w:rFonts w:ascii="Calibri" w:eastAsia="Times New Roman" w:hAnsi="Calibri" w:cs="Times New Roman"/>
          <w:noProof/>
        </w:rPr>
        <w:tab/>
        <w:t xml:space="preserve">In F, Care H. the Technology Acceptance Model : Its Past and Its Future in Health Care. 2011;43(1):1–30. </w:t>
      </w:r>
    </w:p>
    <w:p w14:paraId="44A35F91" w14:textId="16B77BF7" w:rsidR="003D2BC8" w:rsidRPr="009B40AE" w:rsidRDefault="00B43145" w:rsidP="00054688">
      <w:pPr>
        <w:widowControl w:val="0"/>
        <w:autoSpaceDE w:val="0"/>
        <w:autoSpaceDN w:val="0"/>
        <w:adjustRightInd w:val="0"/>
        <w:ind w:left="640" w:hanging="640"/>
        <w:rPr>
          <w:lang w:val="en-US"/>
          <w:rPrChange w:id="176" w:author="Cesar Carcamo" w:date="2017-05-10T09:13:00Z">
            <w:rPr>
              <w:lang w:val="es-ES"/>
            </w:rPr>
          </w:rPrChange>
        </w:rPr>
      </w:pPr>
      <w:r>
        <w:rPr>
          <w:lang w:val="es-ES"/>
        </w:rPr>
        <w:lastRenderedPageBreak/>
        <w:fldChar w:fldCharType="end"/>
      </w:r>
    </w:p>
    <w:p w14:paraId="4A96211B" w14:textId="77777777" w:rsidR="00B61FCF" w:rsidRPr="009B40AE" w:rsidRDefault="00B61FCF" w:rsidP="005F0C3A">
      <w:pPr>
        <w:jc w:val="both"/>
        <w:rPr>
          <w:lang w:val="en-US"/>
          <w:rPrChange w:id="177" w:author="Cesar Carcamo" w:date="2017-05-10T09:13:00Z">
            <w:rPr>
              <w:lang w:val="es-ES"/>
            </w:rPr>
          </w:rPrChange>
        </w:rPr>
      </w:pPr>
    </w:p>
    <w:p w14:paraId="7C80E411" w14:textId="77777777" w:rsidR="00B61FCF" w:rsidRPr="009B40AE" w:rsidRDefault="00B61FCF" w:rsidP="005F0C3A">
      <w:pPr>
        <w:jc w:val="both"/>
        <w:rPr>
          <w:lang w:val="en-US"/>
          <w:rPrChange w:id="178" w:author="Cesar Carcamo" w:date="2017-05-10T09:13:00Z">
            <w:rPr>
              <w:lang w:val="es-ES"/>
            </w:rPr>
          </w:rPrChange>
        </w:rPr>
      </w:pPr>
    </w:p>
    <w:p w14:paraId="77BA6984" w14:textId="77777777" w:rsidR="00B61FCF" w:rsidRPr="009B40AE" w:rsidRDefault="00B61FCF" w:rsidP="005F0C3A">
      <w:pPr>
        <w:jc w:val="both"/>
        <w:rPr>
          <w:lang w:val="en-US"/>
          <w:rPrChange w:id="179" w:author="Cesar Carcamo" w:date="2017-05-10T09:13:00Z">
            <w:rPr>
              <w:lang w:val="es-ES"/>
            </w:rPr>
          </w:rPrChange>
        </w:rPr>
      </w:pPr>
    </w:p>
    <w:p w14:paraId="456EEB35" w14:textId="77777777" w:rsidR="00B61FCF" w:rsidRPr="009B40AE" w:rsidRDefault="00B61FCF" w:rsidP="005F0C3A">
      <w:pPr>
        <w:jc w:val="both"/>
        <w:rPr>
          <w:lang w:val="en-US"/>
          <w:rPrChange w:id="180" w:author="Cesar Carcamo" w:date="2017-05-10T09:13:00Z">
            <w:rPr>
              <w:lang w:val="es-ES"/>
            </w:rPr>
          </w:rPrChange>
        </w:rPr>
      </w:pPr>
    </w:p>
    <w:p w14:paraId="4B422CA4" w14:textId="77777777" w:rsidR="00302092" w:rsidRPr="009B40AE" w:rsidRDefault="00302092" w:rsidP="005F0C3A">
      <w:pPr>
        <w:jc w:val="both"/>
        <w:rPr>
          <w:lang w:val="en-US"/>
          <w:rPrChange w:id="181" w:author="Cesar Carcamo" w:date="2017-05-10T09:13:00Z">
            <w:rPr>
              <w:lang w:val="es-ES"/>
            </w:rPr>
          </w:rPrChange>
        </w:rPr>
      </w:pPr>
    </w:p>
    <w:p w14:paraId="44B767FE" w14:textId="77777777" w:rsidR="00302092" w:rsidRPr="009B40AE" w:rsidRDefault="00302092" w:rsidP="005F0C3A">
      <w:pPr>
        <w:jc w:val="both"/>
        <w:rPr>
          <w:lang w:val="en-US"/>
          <w:rPrChange w:id="182" w:author="Cesar Carcamo" w:date="2017-05-10T09:13:00Z">
            <w:rPr>
              <w:lang w:val="es-ES"/>
            </w:rPr>
          </w:rPrChange>
        </w:rPr>
      </w:pPr>
    </w:p>
    <w:p w14:paraId="4B1D6200" w14:textId="77777777" w:rsidR="005B7B09" w:rsidRPr="009B40AE" w:rsidRDefault="005B7B09" w:rsidP="005F0C3A">
      <w:pPr>
        <w:jc w:val="both"/>
        <w:rPr>
          <w:lang w:val="en-US"/>
          <w:rPrChange w:id="183" w:author="Cesar Carcamo" w:date="2017-05-10T09:13:00Z">
            <w:rPr>
              <w:lang w:val="es-ES"/>
            </w:rPr>
          </w:rPrChange>
        </w:rPr>
      </w:pPr>
    </w:p>
    <w:p w14:paraId="414574F7" w14:textId="77777777" w:rsidR="005B7B09" w:rsidRPr="009B40AE" w:rsidRDefault="005B7B09" w:rsidP="005F0C3A">
      <w:pPr>
        <w:jc w:val="both"/>
        <w:rPr>
          <w:lang w:val="en-US"/>
          <w:rPrChange w:id="184" w:author="Cesar Carcamo" w:date="2017-05-10T09:13:00Z">
            <w:rPr>
              <w:lang w:val="es-ES"/>
            </w:rPr>
          </w:rPrChange>
        </w:rPr>
      </w:pPr>
    </w:p>
    <w:p w14:paraId="20A4EED7" w14:textId="77777777" w:rsidR="005B7B09" w:rsidRPr="009B40AE" w:rsidRDefault="005B7B09" w:rsidP="005F0C3A">
      <w:pPr>
        <w:jc w:val="both"/>
        <w:rPr>
          <w:lang w:val="en-US"/>
          <w:rPrChange w:id="185" w:author="Cesar Carcamo" w:date="2017-05-10T09:13:00Z">
            <w:rPr>
              <w:lang w:val="es-ES"/>
            </w:rPr>
          </w:rPrChange>
        </w:rPr>
      </w:pPr>
    </w:p>
    <w:p w14:paraId="726B700A" w14:textId="77777777" w:rsidR="005B7B09" w:rsidRPr="009B40AE" w:rsidRDefault="005B7B09" w:rsidP="005F0C3A">
      <w:pPr>
        <w:jc w:val="both"/>
        <w:rPr>
          <w:lang w:val="en-US"/>
          <w:rPrChange w:id="186" w:author="Cesar Carcamo" w:date="2017-05-10T09:13:00Z">
            <w:rPr>
              <w:lang w:val="es-ES"/>
            </w:rPr>
          </w:rPrChange>
        </w:rPr>
      </w:pPr>
    </w:p>
    <w:p w14:paraId="1EB629D8" w14:textId="77777777" w:rsidR="00DB43C8" w:rsidRPr="009B40AE" w:rsidRDefault="00DB43C8" w:rsidP="005F0C3A">
      <w:pPr>
        <w:jc w:val="both"/>
        <w:rPr>
          <w:b/>
          <w:lang w:val="en-US"/>
          <w:rPrChange w:id="187" w:author="Cesar Carcamo" w:date="2017-05-10T09:13:00Z">
            <w:rPr>
              <w:b/>
              <w:lang w:val="es-ES"/>
            </w:rPr>
          </w:rPrChange>
        </w:rPr>
      </w:pPr>
    </w:p>
    <w:p w14:paraId="4D7000D6" w14:textId="77777777" w:rsidR="00DB43C8" w:rsidRPr="009B40AE" w:rsidRDefault="00DB43C8" w:rsidP="005F0C3A">
      <w:pPr>
        <w:jc w:val="both"/>
        <w:rPr>
          <w:b/>
          <w:lang w:val="en-US"/>
          <w:rPrChange w:id="188" w:author="Cesar Carcamo" w:date="2017-05-10T09:13:00Z">
            <w:rPr>
              <w:b/>
              <w:lang w:val="es-ES"/>
            </w:rPr>
          </w:rPrChange>
        </w:rPr>
      </w:pPr>
    </w:p>
    <w:p w14:paraId="5CDCE283" w14:textId="77777777" w:rsidR="00DB43C8" w:rsidRPr="009B40AE" w:rsidRDefault="00DB43C8" w:rsidP="005F0C3A">
      <w:pPr>
        <w:jc w:val="both"/>
        <w:rPr>
          <w:b/>
          <w:lang w:val="en-US"/>
          <w:rPrChange w:id="189" w:author="Cesar Carcamo" w:date="2017-05-10T09:13:00Z">
            <w:rPr>
              <w:b/>
              <w:lang w:val="es-ES"/>
            </w:rPr>
          </w:rPrChange>
        </w:rPr>
      </w:pPr>
    </w:p>
    <w:p w14:paraId="20EAB474" w14:textId="77777777" w:rsidR="00DB43C8" w:rsidRPr="009B40AE" w:rsidRDefault="00DB43C8" w:rsidP="005F0C3A">
      <w:pPr>
        <w:jc w:val="both"/>
        <w:rPr>
          <w:b/>
          <w:lang w:val="en-US"/>
          <w:rPrChange w:id="190" w:author="Cesar Carcamo" w:date="2017-05-10T09:13:00Z">
            <w:rPr>
              <w:b/>
              <w:lang w:val="es-ES"/>
            </w:rPr>
          </w:rPrChange>
        </w:rPr>
      </w:pPr>
    </w:p>
    <w:p w14:paraId="67197917" w14:textId="77777777" w:rsidR="00DB43C8" w:rsidRPr="009B40AE" w:rsidRDefault="00DB43C8" w:rsidP="005F0C3A">
      <w:pPr>
        <w:jc w:val="both"/>
        <w:rPr>
          <w:b/>
          <w:lang w:val="en-US"/>
          <w:rPrChange w:id="191" w:author="Cesar Carcamo" w:date="2017-05-10T09:13:00Z">
            <w:rPr>
              <w:b/>
              <w:lang w:val="es-ES"/>
            </w:rPr>
          </w:rPrChange>
        </w:rPr>
      </w:pPr>
    </w:p>
    <w:p w14:paraId="574754F9" w14:textId="77777777" w:rsidR="00DB43C8" w:rsidRPr="009B40AE" w:rsidRDefault="00DB43C8" w:rsidP="005F0C3A">
      <w:pPr>
        <w:jc w:val="both"/>
        <w:rPr>
          <w:b/>
          <w:lang w:val="en-US"/>
          <w:rPrChange w:id="192" w:author="Cesar Carcamo" w:date="2017-05-10T09:13:00Z">
            <w:rPr>
              <w:b/>
              <w:lang w:val="es-ES"/>
            </w:rPr>
          </w:rPrChange>
        </w:rPr>
      </w:pPr>
    </w:p>
    <w:p w14:paraId="6693CAB1" w14:textId="77777777" w:rsidR="00DB43C8" w:rsidRPr="009B40AE" w:rsidRDefault="00DB43C8" w:rsidP="005F0C3A">
      <w:pPr>
        <w:jc w:val="both"/>
        <w:rPr>
          <w:b/>
          <w:lang w:val="en-US"/>
          <w:rPrChange w:id="193" w:author="Cesar Carcamo" w:date="2017-05-10T09:13:00Z">
            <w:rPr>
              <w:b/>
              <w:lang w:val="es-ES"/>
            </w:rPr>
          </w:rPrChange>
        </w:rPr>
      </w:pPr>
    </w:p>
    <w:p w14:paraId="4ED3DA44" w14:textId="77777777" w:rsidR="00DB43C8" w:rsidRPr="009B40AE" w:rsidRDefault="00DB43C8" w:rsidP="005F0C3A">
      <w:pPr>
        <w:jc w:val="both"/>
        <w:rPr>
          <w:b/>
          <w:lang w:val="en-US"/>
          <w:rPrChange w:id="194" w:author="Cesar Carcamo" w:date="2017-05-10T09:13:00Z">
            <w:rPr>
              <w:b/>
              <w:lang w:val="es-ES"/>
            </w:rPr>
          </w:rPrChange>
        </w:rPr>
      </w:pPr>
    </w:p>
    <w:p w14:paraId="3069471C" w14:textId="77777777" w:rsidR="00DB43C8" w:rsidRPr="009B40AE" w:rsidRDefault="00DB43C8" w:rsidP="005F0C3A">
      <w:pPr>
        <w:jc w:val="both"/>
        <w:rPr>
          <w:b/>
          <w:lang w:val="en-US"/>
          <w:rPrChange w:id="195" w:author="Cesar Carcamo" w:date="2017-05-10T09:13:00Z">
            <w:rPr>
              <w:b/>
              <w:lang w:val="es-ES"/>
            </w:rPr>
          </w:rPrChange>
        </w:rPr>
      </w:pPr>
    </w:p>
    <w:p w14:paraId="51D9BFEF" w14:textId="77777777" w:rsidR="00DB43C8" w:rsidRPr="009B40AE" w:rsidRDefault="00DB43C8" w:rsidP="005F0C3A">
      <w:pPr>
        <w:jc w:val="both"/>
        <w:rPr>
          <w:b/>
          <w:lang w:val="en-US"/>
          <w:rPrChange w:id="196" w:author="Cesar Carcamo" w:date="2017-05-10T09:13:00Z">
            <w:rPr>
              <w:b/>
              <w:lang w:val="es-ES"/>
            </w:rPr>
          </w:rPrChange>
        </w:rPr>
      </w:pPr>
    </w:p>
    <w:p w14:paraId="29A50799" w14:textId="77777777" w:rsidR="00DB43C8" w:rsidRPr="009B40AE" w:rsidRDefault="00DB43C8" w:rsidP="005F0C3A">
      <w:pPr>
        <w:jc w:val="both"/>
        <w:rPr>
          <w:b/>
          <w:lang w:val="en-US"/>
          <w:rPrChange w:id="197" w:author="Cesar Carcamo" w:date="2017-05-10T09:13:00Z">
            <w:rPr>
              <w:b/>
              <w:lang w:val="es-ES"/>
            </w:rPr>
          </w:rPrChange>
        </w:rPr>
      </w:pPr>
    </w:p>
    <w:p w14:paraId="3B212EE8" w14:textId="77777777" w:rsidR="00DB43C8" w:rsidRPr="009B40AE" w:rsidRDefault="00DB43C8" w:rsidP="005F0C3A">
      <w:pPr>
        <w:jc w:val="both"/>
        <w:rPr>
          <w:b/>
          <w:lang w:val="en-US"/>
          <w:rPrChange w:id="198" w:author="Cesar Carcamo" w:date="2017-05-10T09:13:00Z">
            <w:rPr>
              <w:b/>
              <w:lang w:val="es-ES"/>
            </w:rPr>
          </w:rPrChange>
        </w:rPr>
      </w:pPr>
    </w:p>
    <w:p w14:paraId="03114836" w14:textId="77777777" w:rsidR="00DB43C8" w:rsidRPr="009B40AE" w:rsidRDefault="00DB43C8" w:rsidP="005F0C3A">
      <w:pPr>
        <w:jc w:val="both"/>
        <w:rPr>
          <w:b/>
          <w:lang w:val="en-US"/>
          <w:rPrChange w:id="199" w:author="Cesar Carcamo" w:date="2017-05-10T09:13:00Z">
            <w:rPr>
              <w:b/>
              <w:lang w:val="es-ES"/>
            </w:rPr>
          </w:rPrChange>
        </w:rPr>
      </w:pPr>
    </w:p>
    <w:p w14:paraId="490BEF7F" w14:textId="77777777" w:rsidR="00DB43C8" w:rsidRPr="009B40AE" w:rsidRDefault="00DB43C8" w:rsidP="005F0C3A">
      <w:pPr>
        <w:jc w:val="both"/>
        <w:rPr>
          <w:b/>
          <w:lang w:val="en-US"/>
          <w:rPrChange w:id="200" w:author="Cesar Carcamo" w:date="2017-05-10T09:13:00Z">
            <w:rPr>
              <w:b/>
              <w:lang w:val="es-ES"/>
            </w:rPr>
          </w:rPrChange>
        </w:rPr>
      </w:pPr>
    </w:p>
    <w:p w14:paraId="69EFB799" w14:textId="77777777" w:rsidR="00DB43C8" w:rsidRPr="009B40AE" w:rsidRDefault="00DB43C8" w:rsidP="005F0C3A">
      <w:pPr>
        <w:jc w:val="both"/>
        <w:rPr>
          <w:b/>
          <w:lang w:val="en-US"/>
          <w:rPrChange w:id="201" w:author="Cesar Carcamo" w:date="2017-05-10T09:13:00Z">
            <w:rPr>
              <w:b/>
              <w:lang w:val="es-ES"/>
            </w:rPr>
          </w:rPrChange>
        </w:rPr>
      </w:pPr>
    </w:p>
    <w:p w14:paraId="2C635EF8" w14:textId="77777777" w:rsidR="00DB43C8" w:rsidRPr="009B40AE" w:rsidRDefault="00DB43C8" w:rsidP="005F0C3A">
      <w:pPr>
        <w:jc w:val="both"/>
        <w:rPr>
          <w:b/>
          <w:lang w:val="en-US"/>
          <w:rPrChange w:id="202" w:author="Cesar Carcamo" w:date="2017-05-10T09:13:00Z">
            <w:rPr>
              <w:b/>
              <w:lang w:val="es-ES"/>
            </w:rPr>
          </w:rPrChange>
        </w:rPr>
      </w:pPr>
    </w:p>
    <w:p w14:paraId="7B3F29A1" w14:textId="77777777" w:rsidR="00DB43C8" w:rsidRPr="009B40AE" w:rsidRDefault="00DB43C8" w:rsidP="005F0C3A">
      <w:pPr>
        <w:jc w:val="both"/>
        <w:rPr>
          <w:b/>
          <w:lang w:val="en-US"/>
          <w:rPrChange w:id="203" w:author="Cesar Carcamo" w:date="2017-05-10T09:13:00Z">
            <w:rPr>
              <w:b/>
              <w:lang w:val="es-ES"/>
            </w:rPr>
          </w:rPrChange>
        </w:rPr>
      </w:pPr>
    </w:p>
    <w:p w14:paraId="412D0803" w14:textId="77777777" w:rsidR="00DB43C8" w:rsidRPr="009B40AE" w:rsidRDefault="00DB43C8" w:rsidP="005F0C3A">
      <w:pPr>
        <w:jc w:val="both"/>
        <w:rPr>
          <w:b/>
          <w:lang w:val="en-US"/>
          <w:rPrChange w:id="204" w:author="Cesar Carcamo" w:date="2017-05-10T09:13:00Z">
            <w:rPr>
              <w:b/>
              <w:lang w:val="es-ES"/>
            </w:rPr>
          </w:rPrChange>
        </w:rPr>
      </w:pPr>
    </w:p>
    <w:p w14:paraId="7799451C" w14:textId="77777777" w:rsidR="00DB43C8" w:rsidRPr="009B40AE" w:rsidRDefault="00DB43C8" w:rsidP="005F0C3A">
      <w:pPr>
        <w:jc w:val="both"/>
        <w:rPr>
          <w:b/>
          <w:lang w:val="en-US"/>
          <w:rPrChange w:id="205" w:author="Cesar Carcamo" w:date="2017-05-10T09:13:00Z">
            <w:rPr>
              <w:b/>
              <w:lang w:val="es-ES"/>
            </w:rPr>
          </w:rPrChange>
        </w:rPr>
      </w:pPr>
    </w:p>
    <w:p w14:paraId="4DFD4433" w14:textId="77777777" w:rsidR="00DB43C8" w:rsidRPr="009B40AE" w:rsidRDefault="00DB43C8" w:rsidP="005F0C3A">
      <w:pPr>
        <w:jc w:val="both"/>
        <w:rPr>
          <w:b/>
          <w:lang w:val="en-US"/>
          <w:rPrChange w:id="206" w:author="Cesar Carcamo" w:date="2017-05-10T09:13:00Z">
            <w:rPr>
              <w:b/>
              <w:lang w:val="es-ES"/>
            </w:rPr>
          </w:rPrChange>
        </w:rPr>
      </w:pPr>
    </w:p>
    <w:p w14:paraId="082E2A47" w14:textId="77777777" w:rsidR="00DB43C8" w:rsidRPr="009B40AE" w:rsidRDefault="00DB43C8" w:rsidP="005F0C3A">
      <w:pPr>
        <w:jc w:val="both"/>
        <w:rPr>
          <w:b/>
          <w:lang w:val="en-US"/>
          <w:rPrChange w:id="207" w:author="Cesar Carcamo" w:date="2017-05-10T09:13:00Z">
            <w:rPr>
              <w:b/>
              <w:lang w:val="es-ES"/>
            </w:rPr>
          </w:rPrChange>
        </w:rPr>
      </w:pPr>
    </w:p>
    <w:p w14:paraId="6E189FC9" w14:textId="77777777" w:rsidR="00DB43C8" w:rsidRPr="009B40AE" w:rsidRDefault="00DB43C8" w:rsidP="005F0C3A">
      <w:pPr>
        <w:jc w:val="both"/>
        <w:rPr>
          <w:b/>
          <w:lang w:val="en-US"/>
          <w:rPrChange w:id="208" w:author="Cesar Carcamo" w:date="2017-05-10T09:13:00Z">
            <w:rPr>
              <w:b/>
              <w:lang w:val="es-ES"/>
            </w:rPr>
          </w:rPrChange>
        </w:rPr>
      </w:pPr>
    </w:p>
    <w:p w14:paraId="41B6D27D" w14:textId="77777777" w:rsidR="00DB43C8" w:rsidRPr="009B40AE" w:rsidRDefault="00DB43C8" w:rsidP="005F0C3A">
      <w:pPr>
        <w:jc w:val="both"/>
        <w:rPr>
          <w:b/>
          <w:lang w:val="en-US"/>
          <w:rPrChange w:id="209" w:author="Cesar Carcamo" w:date="2017-05-10T09:13:00Z">
            <w:rPr>
              <w:b/>
              <w:lang w:val="es-ES"/>
            </w:rPr>
          </w:rPrChange>
        </w:rPr>
      </w:pPr>
    </w:p>
    <w:p w14:paraId="1DB5D19D" w14:textId="77777777" w:rsidR="00DB43C8" w:rsidRPr="009B40AE" w:rsidRDefault="00DB43C8" w:rsidP="005F0C3A">
      <w:pPr>
        <w:jc w:val="both"/>
        <w:rPr>
          <w:b/>
          <w:lang w:val="en-US"/>
          <w:rPrChange w:id="210" w:author="Cesar Carcamo" w:date="2017-05-10T09:13:00Z">
            <w:rPr>
              <w:b/>
              <w:lang w:val="es-ES"/>
            </w:rPr>
          </w:rPrChange>
        </w:rPr>
      </w:pPr>
    </w:p>
    <w:p w14:paraId="63374375" w14:textId="77777777" w:rsidR="00DB43C8" w:rsidRPr="009B40AE" w:rsidRDefault="00DB43C8" w:rsidP="005F0C3A">
      <w:pPr>
        <w:jc w:val="both"/>
        <w:rPr>
          <w:b/>
          <w:lang w:val="en-US"/>
          <w:rPrChange w:id="211" w:author="Cesar Carcamo" w:date="2017-05-10T09:13:00Z">
            <w:rPr>
              <w:b/>
              <w:lang w:val="es-ES"/>
            </w:rPr>
          </w:rPrChange>
        </w:rPr>
      </w:pPr>
    </w:p>
    <w:p w14:paraId="5A23CE06" w14:textId="77777777" w:rsidR="00DB43C8" w:rsidRPr="009B40AE" w:rsidRDefault="00DB43C8" w:rsidP="005F0C3A">
      <w:pPr>
        <w:jc w:val="both"/>
        <w:rPr>
          <w:b/>
          <w:lang w:val="en-US"/>
          <w:rPrChange w:id="212" w:author="Cesar Carcamo" w:date="2017-05-10T09:13:00Z">
            <w:rPr>
              <w:b/>
              <w:lang w:val="es-ES"/>
            </w:rPr>
          </w:rPrChange>
        </w:rPr>
      </w:pPr>
    </w:p>
    <w:p w14:paraId="2AA392F3" w14:textId="77777777" w:rsidR="00DB43C8" w:rsidRPr="009B40AE" w:rsidRDefault="00DB43C8" w:rsidP="005F0C3A">
      <w:pPr>
        <w:jc w:val="both"/>
        <w:rPr>
          <w:b/>
          <w:lang w:val="en-US"/>
          <w:rPrChange w:id="213" w:author="Cesar Carcamo" w:date="2017-05-10T09:13:00Z">
            <w:rPr>
              <w:b/>
              <w:lang w:val="es-ES"/>
            </w:rPr>
          </w:rPrChange>
        </w:rPr>
      </w:pPr>
    </w:p>
    <w:p w14:paraId="604934CA" w14:textId="77777777" w:rsidR="00DB43C8" w:rsidRPr="009B40AE" w:rsidRDefault="00DB43C8" w:rsidP="005F0C3A">
      <w:pPr>
        <w:jc w:val="both"/>
        <w:rPr>
          <w:b/>
          <w:lang w:val="en-US"/>
          <w:rPrChange w:id="214" w:author="Cesar Carcamo" w:date="2017-05-10T09:13:00Z">
            <w:rPr>
              <w:b/>
              <w:lang w:val="es-ES"/>
            </w:rPr>
          </w:rPrChange>
        </w:rPr>
      </w:pPr>
    </w:p>
    <w:p w14:paraId="737B1248" w14:textId="77777777" w:rsidR="00DB43C8" w:rsidRPr="009B40AE" w:rsidRDefault="00DB43C8" w:rsidP="005F0C3A">
      <w:pPr>
        <w:jc w:val="both"/>
        <w:rPr>
          <w:b/>
          <w:lang w:val="en-US"/>
          <w:rPrChange w:id="215" w:author="Cesar Carcamo" w:date="2017-05-10T09:13:00Z">
            <w:rPr>
              <w:b/>
              <w:lang w:val="es-ES"/>
            </w:rPr>
          </w:rPrChange>
        </w:rPr>
      </w:pPr>
    </w:p>
    <w:p w14:paraId="53793962" w14:textId="77777777" w:rsidR="00DB43C8" w:rsidRPr="009B40AE" w:rsidRDefault="00DB43C8" w:rsidP="005F0C3A">
      <w:pPr>
        <w:jc w:val="both"/>
        <w:rPr>
          <w:b/>
          <w:lang w:val="en-US"/>
          <w:rPrChange w:id="216" w:author="Cesar Carcamo" w:date="2017-05-10T09:13:00Z">
            <w:rPr>
              <w:b/>
              <w:lang w:val="es-ES"/>
            </w:rPr>
          </w:rPrChange>
        </w:rPr>
      </w:pPr>
    </w:p>
    <w:p w14:paraId="6C9B4DB9" w14:textId="77777777" w:rsidR="00DB43C8" w:rsidRPr="009B40AE" w:rsidRDefault="00DB43C8" w:rsidP="005F0C3A">
      <w:pPr>
        <w:jc w:val="both"/>
        <w:rPr>
          <w:b/>
          <w:lang w:val="en-US"/>
          <w:rPrChange w:id="217" w:author="Cesar Carcamo" w:date="2017-05-10T09:13:00Z">
            <w:rPr>
              <w:b/>
              <w:lang w:val="es-ES"/>
            </w:rPr>
          </w:rPrChange>
        </w:rPr>
      </w:pPr>
    </w:p>
    <w:p w14:paraId="1D01AC58" w14:textId="77777777" w:rsidR="00DB43C8" w:rsidRPr="009B40AE" w:rsidRDefault="00DB43C8" w:rsidP="005F0C3A">
      <w:pPr>
        <w:jc w:val="both"/>
        <w:rPr>
          <w:b/>
          <w:lang w:val="en-US"/>
          <w:rPrChange w:id="218" w:author="Cesar Carcamo" w:date="2017-05-10T09:13:00Z">
            <w:rPr>
              <w:b/>
              <w:lang w:val="es-ES"/>
            </w:rPr>
          </w:rPrChange>
        </w:rPr>
      </w:pPr>
    </w:p>
    <w:p w14:paraId="643D6271" w14:textId="77777777" w:rsidR="00DB43C8" w:rsidRPr="009B40AE" w:rsidRDefault="00DB43C8" w:rsidP="005F0C3A">
      <w:pPr>
        <w:jc w:val="both"/>
        <w:rPr>
          <w:b/>
          <w:lang w:val="en-US"/>
          <w:rPrChange w:id="219" w:author="Cesar Carcamo" w:date="2017-05-10T09:13:00Z">
            <w:rPr>
              <w:b/>
              <w:lang w:val="es-ES"/>
            </w:rPr>
          </w:rPrChange>
        </w:rPr>
      </w:pPr>
    </w:p>
    <w:p w14:paraId="21F664EA" w14:textId="77777777" w:rsidR="00DB43C8" w:rsidRPr="009B40AE" w:rsidRDefault="00DB43C8" w:rsidP="005F0C3A">
      <w:pPr>
        <w:jc w:val="both"/>
        <w:rPr>
          <w:b/>
          <w:lang w:val="en-US"/>
          <w:rPrChange w:id="220"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Cesar Carcamo" w:date="2017-05-10T09:26:00Z" w:initials="CCC">
    <w:p w14:paraId="18BBE7FE" w14:textId="77777777" w:rsidR="00F13E49" w:rsidRDefault="00F13E49">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14917" w14:textId="77777777" w:rsidR="00E21BE7" w:rsidRDefault="00E21BE7" w:rsidP="00700ACF">
      <w:r>
        <w:separator/>
      </w:r>
    </w:p>
  </w:endnote>
  <w:endnote w:type="continuationSeparator" w:id="0">
    <w:p w14:paraId="7DC96C8A" w14:textId="77777777" w:rsidR="00E21BE7" w:rsidRDefault="00E21BE7"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F13E49" w:rsidRDefault="00F13E49"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F13E49"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F13E49" w:rsidRDefault="00F13E49"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F13E49" w:rsidRDefault="00F13E49"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F13E49" w:rsidRDefault="00F13E49" w:rsidP="006A1F3A">
          <w:pPr>
            <w:pStyle w:val="Encabezado"/>
            <w:spacing w:line="276" w:lineRule="auto"/>
            <w:rPr>
              <w:rFonts w:asciiTheme="majorHAnsi" w:eastAsiaTheme="majorEastAsia" w:hAnsiTheme="majorHAnsi" w:cstheme="majorBidi"/>
              <w:b/>
              <w:bCs/>
              <w:color w:val="5B9BD5" w:themeColor="accent1"/>
            </w:rPr>
          </w:pPr>
        </w:p>
      </w:tc>
    </w:tr>
    <w:tr w:rsidR="00F13E49"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F13E49" w:rsidRDefault="00F13E49"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F13E49" w:rsidRDefault="00F13E49"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F13E49" w:rsidRDefault="00F13E49"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F13E49" w:rsidRDefault="00F13E49">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F13E49" w:rsidRDefault="00F13E49"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03AF1">
      <w:rPr>
        <w:rStyle w:val="Nmerodepgina"/>
        <w:noProof/>
      </w:rPr>
      <w:t>4</w:t>
    </w:r>
    <w:r>
      <w:rPr>
        <w:rStyle w:val="Nmerodepgina"/>
      </w:rPr>
      <w:fldChar w:fldCharType="end"/>
    </w:r>
  </w:p>
  <w:p w14:paraId="292FED20" w14:textId="77777777" w:rsidR="00F13E49" w:rsidRDefault="00F13E49"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4F14F6" w14:textId="77777777" w:rsidR="00E21BE7" w:rsidRDefault="00E21BE7" w:rsidP="00700ACF">
      <w:r>
        <w:separator/>
      </w:r>
    </w:p>
  </w:footnote>
  <w:footnote w:type="continuationSeparator" w:id="0">
    <w:p w14:paraId="5FB3F0C7" w14:textId="77777777" w:rsidR="00E21BE7" w:rsidRDefault="00E21BE7"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2">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3">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18">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0">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4">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6">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1"/>
  </w:num>
  <w:num w:numId="2">
    <w:abstractNumId w:val="20"/>
  </w:num>
  <w:num w:numId="3">
    <w:abstractNumId w:val="25"/>
  </w:num>
  <w:num w:numId="4">
    <w:abstractNumId w:val="12"/>
  </w:num>
  <w:num w:numId="5">
    <w:abstractNumId w:val="11"/>
  </w:num>
  <w:num w:numId="6">
    <w:abstractNumId w:val="13"/>
  </w:num>
  <w:num w:numId="7">
    <w:abstractNumId w:val="18"/>
  </w:num>
  <w:num w:numId="8">
    <w:abstractNumId w:val="4"/>
  </w:num>
  <w:num w:numId="9">
    <w:abstractNumId w:val="0"/>
  </w:num>
  <w:num w:numId="10">
    <w:abstractNumId w:val="15"/>
  </w:num>
  <w:num w:numId="11">
    <w:abstractNumId w:val="10"/>
  </w:num>
  <w:num w:numId="12">
    <w:abstractNumId w:val="9"/>
  </w:num>
  <w:num w:numId="13">
    <w:abstractNumId w:val="7"/>
  </w:num>
  <w:num w:numId="14">
    <w:abstractNumId w:val="3"/>
  </w:num>
  <w:num w:numId="15">
    <w:abstractNumId w:val="1"/>
  </w:num>
  <w:num w:numId="16">
    <w:abstractNumId w:val="8"/>
  </w:num>
  <w:num w:numId="17">
    <w:abstractNumId w:val="16"/>
  </w:num>
  <w:num w:numId="18">
    <w:abstractNumId w:val="26"/>
  </w:num>
  <w:num w:numId="19">
    <w:abstractNumId w:val="14"/>
  </w:num>
  <w:num w:numId="20">
    <w:abstractNumId w:val="23"/>
  </w:num>
  <w:num w:numId="21">
    <w:abstractNumId w:val="17"/>
  </w:num>
  <w:num w:numId="22">
    <w:abstractNumId w:val="24"/>
  </w:num>
  <w:num w:numId="23">
    <w:abstractNumId w:val="6"/>
  </w:num>
  <w:num w:numId="24">
    <w:abstractNumId w:val="19"/>
  </w:num>
  <w:num w:numId="25">
    <w:abstractNumId w:val="22"/>
  </w:num>
  <w:num w:numId="26">
    <w:abstractNumId w:val="2"/>
  </w:num>
  <w:num w:numId="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4688"/>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5CE"/>
    <w:rsid w:val="00183199"/>
    <w:rsid w:val="00185116"/>
    <w:rsid w:val="00185895"/>
    <w:rsid w:val="001923BE"/>
    <w:rsid w:val="00196909"/>
    <w:rsid w:val="001A1538"/>
    <w:rsid w:val="001C2692"/>
    <w:rsid w:val="001C30FE"/>
    <w:rsid w:val="001C3775"/>
    <w:rsid w:val="001D01F1"/>
    <w:rsid w:val="001D49DD"/>
    <w:rsid w:val="001E12A8"/>
    <w:rsid w:val="001F1CA7"/>
    <w:rsid w:val="00201694"/>
    <w:rsid w:val="0021244E"/>
    <w:rsid w:val="00213CBD"/>
    <w:rsid w:val="00213EAB"/>
    <w:rsid w:val="002153C7"/>
    <w:rsid w:val="00244167"/>
    <w:rsid w:val="00244F91"/>
    <w:rsid w:val="0024797E"/>
    <w:rsid w:val="0025636A"/>
    <w:rsid w:val="00260235"/>
    <w:rsid w:val="00273E86"/>
    <w:rsid w:val="0027540A"/>
    <w:rsid w:val="002811F3"/>
    <w:rsid w:val="00281D6A"/>
    <w:rsid w:val="00283F35"/>
    <w:rsid w:val="002B0B30"/>
    <w:rsid w:val="002B50E1"/>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6FBF"/>
    <w:rsid w:val="003A665A"/>
    <w:rsid w:val="003B2807"/>
    <w:rsid w:val="003B76C0"/>
    <w:rsid w:val="003B7A84"/>
    <w:rsid w:val="003C01D8"/>
    <w:rsid w:val="003C3C02"/>
    <w:rsid w:val="003D0F27"/>
    <w:rsid w:val="003D2BC8"/>
    <w:rsid w:val="003D4BA1"/>
    <w:rsid w:val="003D694D"/>
    <w:rsid w:val="003E2F99"/>
    <w:rsid w:val="003E68EC"/>
    <w:rsid w:val="003F4F84"/>
    <w:rsid w:val="003F6DEE"/>
    <w:rsid w:val="003F797B"/>
    <w:rsid w:val="003F7EBA"/>
    <w:rsid w:val="004026D1"/>
    <w:rsid w:val="00403AF1"/>
    <w:rsid w:val="00406D5F"/>
    <w:rsid w:val="00411F69"/>
    <w:rsid w:val="0041475E"/>
    <w:rsid w:val="00415C95"/>
    <w:rsid w:val="00417CC1"/>
    <w:rsid w:val="0043083A"/>
    <w:rsid w:val="00431BC1"/>
    <w:rsid w:val="00432445"/>
    <w:rsid w:val="004363C5"/>
    <w:rsid w:val="00441091"/>
    <w:rsid w:val="004434EB"/>
    <w:rsid w:val="00446CFD"/>
    <w:rsid w:val="0044782E"/>
    <w:rsid w:val="004510EA"/>
    <w:rsid w:val="0045468B"/>
    <w:rsid w:val="00455164"/>
    <w:rsid w:val="004603D0"/>
    <w:rsid w:val="00470560"/>
    <w:rsid w:val="004718FD"/>
    <w:rsid w:val="00475B4F"/>
    <w:rsid w:val="00477360"/>
    <w:rsid w:val="004777AE"/>
    <w:rsid w:val="004815DC"/>
    <w:rsid w:val="00484BE1"/>
    <w:rsid w:val="004A09B2"/>
    <w:rsid w:val="004B39A8"/>
    <w:rsid w:val="004C19D8"/>
    <w:rsid w:val="004E0011"/>
    <w:rsid w:val="004E315C"/>
    <w:rsid w:val="004E4F1D"/>
    <w:rsid w:val="004E5147"/>
    <w:rsid w:val="004E6EFA"/>
    <w:rsid w:val="004F0912"/>
    <w:rsid w:val="004F503C"/>
    <w:rsid w:val="00504746"/>
    <w:rsid w:val="00514433"/>
    <w:rsid w:val="005177BD"/>
    <w:rsid w:val="00522B7A"/>
    <w:rsid w:val="005311BC"/>
    <w:rsid w:val="00532CF9"/>
    <w:rsid w:val="005348B4"/>
    <w:rsid w:val="00535ECF"/>
    <w:rsid w:val="005364D5"/>
    <w:rsid w:val="005428AC"/>
    <w:rsid w:val="00552117"/>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4637A"/>
    <w:rsid w:val="00652AD5"/>
    <w:rsid w:val="00652F70"/>
    <w:rsid w:val="0065367E"/>
    <w:rsid w:val="00667AC8"/>
    <w:rsid w:val="00671D80"/>
    <w:rsid w:val="006752BF"/>
    <w:rsid w:val="00676C52"/>
    <w:rsid w:val="00677804"/>
    <w:rsid w:val="00680DDC"/>
    <w:rsid w:val="006812E4"/>
    <w:rsid w:val="00681CA0"/>
    <w:rsid w:val="006821A5"/>
    <w:rsid w:val="0068308A"/>
    <w:rsid w:val="00690691"/>
    <w:rsid w:val="006958D4"/>
    <w:rsid w:val="00695A1E"/>
    <w:rsid w:val="006A1F3A"/>
    <w:rsid w:val="006A5122"/>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62265"/>
    <w:rsid w:val="0078296E"/>
    <w:rsid w:val="00784182"/>
    <w:rsid w:val="007948C0"/>
    <w:rsid w:val="007A476B"/>
    <w:rsid w:val="007A694C"/>
    <w:rsid w:val="007B6193"/>
    <w:rsid w:val="007B75BF"/>
    <w:rsid w:val="007B7B83"/>
    <w:rsid w:val="007C0ED7"/>
    <w:rsid w:val="007C3389"/>
    <w:rsid w:val="007C58A3"/>
    <w:rsid w:val="007C592E"/>
    <w:rsid w:val="007E6170"/>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F02D2"/>
    <w:rsid w:val="008F0571"/>
    <w:rsid w:val="008F5DB0"/>
    <w:rsid w:val="008F65EF"/>
    <w:rsid w:val="008F6EC3"/>
    <w:rsid w:val="0090116D"/>
    <w:rsid w:val="00906E32"/>
    <w:rsid w:val="00921FAE"/>
    <w:rsid w:val="00932D15"/>
    <w:rsid w:val="00933896"/>
    <w:rsid w:val="00935393"/>
    <w:rsid w:val="009375F0"/>
    <w:rsid w:val="009424E0"/>
    <w:rsid w:val="00956C2D"/>
    <w:rsid w:val="00974059"/>
    <w:rsid w:val="00980AFA"/>
    <w:rsid w:val="009912DF"/>
    <w:rsid w:val="00995FB2"/>
    <w:rsid w:val="009A0A05"/>
    <w:rsid w:val="009A13E4"/>
    <w:rsid w:val="009B40AE"/>
    <w:rsid w:val="009B45F6"/>
    <w:rsid w:val="009B6230"/>
    <w:rsid w:val="009C347B"/>
    <w:rsid w:val="009F7E3D"/>
    <w:rsid w:val="00A04048"/>
    <w:rsid w:val="00A21FE7"/>
    <w:rsid w:val="00A24B82"/>
    <w:rsid w:val="00A32B2E"/>
    <w:rsid w:val="00A404FB"/>
    <w:rsid w:val="00A42F87"/>
    <w:rsid w:val="00A62066"/>
    <w:rsid w:val="00AA5FA4"/>
    <w:rsid w:val="00AB111F"/>
    <w:rsid w:val="00AB6714"/>
    <w:rsid w:val="00AC3A0C"/>
    <w:rsid w:val="00AC3C6D"/>
    <w:rsid w:val="00AC6A3E"/>
    <w:rsid w:val="00AC753F"/>
    <w:rsid w:val="00AD24A3"/>
    <w:rsid w:val="00AD4649"/>
    <w:rsid w:val="00AD5C8A"/>
    <w:rsid w:val="00AD6B58"/>
    <w:rsid w:val="00AD7C1E"/>
    <w:rsid w:val="00AE4537"/>
    <w:rsid w:val="00AE69ED"/>
    <w:rsid w:val="00AE73A1"/>
    <w:rsid w:val="00B0429A"/>
    <w:rsid w:val="00B05F35"/>
    <w:rsid w:val="00B10D53"/>
    <w:rsid w:val="00B14CEE"/>
    <w:rsid w:val="00B20454"/>
    <w:rsid w:val="00B22690"/>
    <w:rsid w:val="00B22AB4"/>
    <w:rsid w:val="00B248F3"/>
    <w:rsid w:val="00B3288F"/>
    <w:rsid w:val="00B33156"/>
    <w:rsid w:val="00B43145"/>
    <w:rsid w:val="00B4436F"/>
    <w:rsid w:val="00B45442"/>
    <w:rsid w:val="00B518D9"/>
    <w:rsid w:val="00B53D0B"/>
    <w:rsid w:val="00B61FCF"/>
    <w:rsid w:val="00B6431A"/>
    <w:rsid w:val="00B70BC7"/>
    <w:rsid w:val="00B76879"/>
    <w:rsid w:val="00B9118A"/>
    <w:rsid w:val="00B94B65"/>
    <w:rsid w:val="00BA2822"/>
    <w:rsid w:val="00BA4F3C"/>
    <w:rsid w:val="00BA7F5F"/>
    <w:rsid w:val="00BB7F13"/>
    <w:rsid w:val="00BC24A4"/>
    <w:rsid w:val="00BC7718"/>
    <w:rsid w:val="00BD33FC"/>
    <w:rsid w:val="00BD69AB"/>
    <w:rsid w:val="00BE49CE"/>
    <w:rsid w:val="00BE626B"/>
    <w:rsid w:val="00BF6517"/>
    <w:rsid w:val="00C07CAE"/>
    <w:rsid w:val="00C12E49"/>
    <w:rsid w:val="00C203DF"/>
    <w:rsid w:val="00C2469A"/>
    <w:rsid w:val="00C24BBF"/>
    <w:rsid w:val="00C32FA9"/>
    <w:rsid w:val="00C33B9D"/>
    <w:rsid w:val="00C45086"/>
    <w:rsid w:val="00C4509A"/>
    <w:rsid w:val="00C52798"/>
    <w:rsid w:val="00C555E2"/>
    <w:rsid w:val="00C5684C"/>
    <w:rsid w:val="00C70A98"/>
    <w:rsid w:val="00C72803"/>
    <w:rsid w:val="00C74F7F"/>
    <w:rsid w:val="00C75E9E"/>
    <w:rsid w:val="00C82B54"/>
    <w:rsid w:val="00C8342C"/>
    <w:rsid w:val="00C8627A"/>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3EB"/>
    <w:rsid w:val="00D479F0"/>
    <w:rsid w:val="00D52EA0"/>
    <w:rsid w:val="00D53AB2"/>
    <w:rsid w:val="00D60D09"/>
    <w:rsid w:val="00D619B7"/>
    <w:rsid w:val="00D631F7"/>
    <w:rsid w:val="00D8130F"/>
    <w:rsid w:val="00D90913"/>
    <w:rsid w:val="00DA1F66"/>
    <w:rsid w:val="00DA3419"/>
    <w:rsid w:val="00DA39E3"/>
    <w:rsid w:val="00DA3D19"/>
    <w:rsid w:val="00DA7D4E"/>
    <w:rsid w:val="00DB01D4"/>
    <w:rsid w:val="00DB43C8"/>
    <w:rsid w:val="00DB791F"/>
    <w:rsid w:val="00DB7AB1"/>
    <w:rsid w:val="00DC0F15"/>
    <w:rsid w:val="00DC67DF"/>
    <w:rsid w:val="00DD7CFF"/>
    <w:rsid w:val="00DE0AFC"/>
    <w:rsid w:val="00DE3DDC"/>
    <w:rsid w:val="00DE4BA6"/>
    <w:rsid w:val="00DF3B25"/>
    <w:rsid w:val="00DF5A70"/>
    <w:rsid w:val="00E014E9"/>
    <w:rsid w:val="00E115B6"/>
    <w:rsid w:val="00E14C1B"/>
    <w:rsid w:val="00E21BE7"/>
    <w:rsid w:val="00E24AB6"/>
    <w:rsid w:val="00E40440"/>
    <w:rsid w:val="00E40632"/>
    <w:rsid w:val="00E4436E"/>
    <w:rsid w:val="00E45BD5"/>
    <w:rsid w:val="00E46B73"/>
    <w:rsid w:val="00E4713B"/>
    <w:rsid w:val="00E51D34"/>
    <w:rsid w:val="00E52F35"/>
    <w:rsid w:val="00E57C5A"/>
    <w:rsid w:val="00E61CBE"/>
    <w:rsid w:val="00E64638"/>
    <w:rsid w:val="00E75BFC"/>
    <w:rsid w:val="00E80048"/>
    <w:rsid w:val="00E835DF"/>
    <w:rsid w:val="00E844D8"/>
    <w:rsid w:val="00E879DC"/>
    <w:rsid w:val="00E92CC3"/>
    <w:rsid w:val="00E9632E"/>
    <w:rsid w:val="00EB0F78"/>
    <w:rsid w:val="00EB78DC"/>
    <w:rsid w:val="00ED56F0"/>
    <w:rsid w:val="00EE6A0B"/>
    <w:rsid w:val="00EF1623"/>
    <w:rsid w:val="00EF282F"/>
    <w:rsid w:val="00F10873"/>
    <w:rsid w:val="00F13E49"/>
    <w:rsid w:val="00F15E7E"/>
    <w:rsid w:val="00F266B6"/>
    <w:rsid w:val="00F36642"/>
    <w:rsid w:val="00F42B15"/>
    <w:rsid w:val="00F4544C"/>
    <w:rsid w:val="00F457F5"/>
    <w:rsid w:val="00F47A2F"/>
    <w:rsid w:val="00F50429"/>
    <w:rsid w:val="00F52D3D"/>
    <w:rsid w:val="00F56905"/>
    <w:rsid w:val="00F605DC"/>
    <w:rsid w:val="00F66265"/>
    <w:rsid w:val="00F667DB"/>
    <w:rsid w:val="00F93A85"/>
    <w:rsid w:val="00FA53D8"/>
    <w:rsid w:val="00FB0809"/>
    <w:rsid w:val="00FD1F48"/>
    <w:rsid w:val="00FD2A87"/>
    <w:rsid w:val="00FD4519"/>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2061E"/>
    <w:rsid w:val="00135E4C"/>
    <w:rsid w:val="0023489C"/>
    <w:rsid w:val="00495838"/>
    <w:rsid w:val="006061B9"/>
    <w:rsid w:val="00814173"/>
    <w:rsid w:val="00936762"/>
    <w:rsid w:val="00B454D5"/>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0A4E26-D4B6-9D49-84AA-CB81E24A8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9</Pages>
  <Words>11592</Words>
  <Characters>63760</Characters>
  <Application>Microsoft Macintosh Word</Application>
  <DocSecurity>0</DocSecurity>
  <Lines>531</Lines>
  <Paragraphs>15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5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7</cp:revision>
  <cp:lastPrinted>2016-08-24T20:31:00Z</cp:lastPrinted>
  <dcterms:created xsi:type="dcterms:W3CDTF">2017-05-19T17:08:00Z</dcterms:created>
  <dcterms:modified xsi:type="dcterms:W3CDTF">2017-05-19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